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479BF29E"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w:t>
      </w:r>
      <w:ins w:id="0" w:author="Björn Jörges" w:date="2020-05-16T18:42:00Z">
        <w:r w:rsidR="004E1212">
          <w:t xml:space="preserve">no evidence that expectations about air drag-related motion is influenced by size </w:t>
        </w:r>
      </w:ins>
      <w:ins w:id="1" w:author="Björn Jörges" w:date="2020-05-17T23:36:00Z">
        <w:r w:rsidR="007C18C7">
          <w:t>or</w:t>
        </w:r>
      </w:ins>
      <w:ins w:id="2" w:author="Björn Jörges" w:date="2020-05-16T18:42:00Z">
        <w:r w:rsidR="004E1212">
          <w:t xml:space="preserve"> texture, possi</w:t>
        </w:r>
      </w:ins>
      <w:ins w:id="3" w:author="Björn Jörges" w:date="2020-05-16T18:43:00Z">
        <w:r w:rsidR="004E1212">
          <w:t>bly</w:t>
        </w:r>
      </w:ins>
      <w:ins w:id="4" w:author="Björn Jörges" w:date="2020-05-17T23:36:00Z">
        <w:r w:rsidR="000001CC">
          <w:t xml:space="preserve"> both because the expected effect sizes were very small and</w:t>
        </w:r>
      </w:ins>
      <w:ins w:id="5" w:author="Björn Jörges" w:date="2020-05-16T18:43:00Z">
        <w:r w:rsidR="004E1212">
          <w:t xml:space="preserve"> confounding factors</w:t>
        </w:r>
      </w:ins>
      <w:ins w:id="6" w:author="Björn Jörges" w:date="2020-05-17T23:37:00Z">
        <w:r w:rsidR="000001CC">
          <w:t xml:space="preserve"> were present</w:t>
        </w:r>
      </w:ins>
      <w:ins w:id="7" w:author="Björn Jörges" w:date="2020-05-16T18:43:00Z">
        <w:r w:rsidR="004E1212">
          <w:t xml:space="preserve">. Overall, this experiment lends some support to the idea that humans use internalized knowledge about air drag to extrapolate motion. </w:t>
        </w:r>
      </w:ins>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145A1C"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145A1C"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D915A30" w:rsidR="00392FE6" w:rsidRDefault="00392FE6" w:rsidP="003F4A3B">
      <w:pPr>
        <w:jc w:val="both"/>
        <w:rPr>
          <w:ins w:id="8" w:author="Borja Aguado Ramirez" w:date="2020-05-15T05:26:00Z"/>
          <w:rFonts w:eastAsiaTheme="minorEastAsia"/>
        </w:rPr>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16FF61CB" w14:textId="5D7E07D4" w:rsidR="00830346" w:rsidDel="00F50E33" w:rsidRDefault="00997A3F" w:rsidP="003F4A3B">
      <w:pPr>
        <w:jc w:val="both"/>
        <w:rPr>
          <w:del w:id="9" w:author="Borja Aguado Ramirez" w:date="2020-05-15T05:30:00Z"/>
          <w:lang w:val="en-GB"/>
        </w:rPr>
      </w:pPr>
      <w:commentRangeStart w:id="10"/>
      <w:commentRangeStart w:id="11"/>
      <w:ins w:id="12" w:author="Borja Aguado Ramirez" w:date="2020-05-15T05:37:00Z">
        <w:r>
          <w:rPr>
            <w:lang w:val="en-GB"/>
          </w:rPr>
          <w:t>In fact, a</w:t>
        </w:r>
      </w:ins>
      <w:ins w:id="13" w:author="Borja Aguado Ramirez" w:date="2020-05-15T05:27:00Z">
        <w:r w:rsidR="00637F44" w:rsidRPr="00AB4BDE">
          <w:rPr>
            <w:lang w:val="en-GB"/>
          </w:rPr>
          <w:t xml:space="preserve">ir </w:t>
        </w:r>
      </w:ins>
      <w:ins w:id="14" w:author="Borja Aguado Ramirez" w:date="2020-05-15T05:30:00Z">
        <w:r w:rsidR="00425388">
          <w:rPr>
            <w:lang w:val="en-GB"/>
          </w:rPr>
          <w:t>drag</w:t>
        </w:r>
      </w:ins>
      <w:ins w:id="15" w:author="Borja Aguado Ramirez" w:date="2020-05-15T05:27:00Z">
        <w:r w:rsidR="00637F44" w:rsidRPr="00AB4BDE">
          <w:rPr>
            <w:lang w:val="en-GB"/>
          </w:rPr>
          <w:t xml:space="preserve"> does not affect the spatial and temporal domains in a parabolic trajectory in the same way. </w:t>
        </w:r>
        <w:r w:rsidR="00637F44">
          <w:rPr>
            <w:lang w:val="en-GB"/>
          </w:rPr>
          <w:t>With regards to the vertical velocity component, which is responsible for the time-to-contact</w:t>
        </w:r>
      </w:ins>
      <w:ins w:id="16" w:author="Borja Aguado Ramirez" w:date="2020-05-15T05:41:00Z">
        <w:r w:rsidR="00762FE4">
          <w:rPr>
            <w:lang w:val="en-GB"/>
          </w:rPr>
          <w:t xml:space="preserve"> (the time it takes for a target to move to a </w:t>
        </w:r>
        <w:r w:rsidR="00A77363">
          <w:rPr>
            <w:lang w:val="en-GB"/>
          </w:rPr>
          <w:t>determined location</w:t>
        </w:r>
        <w:r w:rsidR="00762FE4">
          <w:rPr>
            <w:lang w:val="en-GB"/>
          </w:rPr>
          <w:t>)</w:t>
        </w:r>
      </w:ins>
      <w:ins w:id="17" w:author="Borja Aguado Ramirez" w:date="2020-05-15T05:27:00Z">
        <w:r w:rsidR="00637F44">
          <w:rPr>
            <w:lang w:val="en-GB"/>
          </w:rPr>
          <w:t xml:space="preserve">, </w:t>
        </w:r>
        <w:r w:rsidR="00637F44" w:rsidRPr="005663F8">
          <w:t>the effect of the air resistance has a negative sign</w:t>
        </w:r>
        <w:r w:rsidR="00637F44">
          <w:rPr>
            <w:lang w:val="en-GB"/>
          </w:rPr>
          <w:t xml:space="preserve"> d</w:t>
        </w:r>
        <w:r w:rsidR="00637F44" w:rsidRPr="0096388A">
          <w:rPr>
            <w:lang w:val="en-GB"/>
          </w:rPr>
          <w:t>uring the first part of the trajectory</w:t>
        </w:r>
        <w:r w:rsidR="00637F44">
          <w:rPr>
            <w:lang w:val="en-GB"/>
          </w:rPr>
          <w:t>;</w:t>
        </w:r>
        <w:r w:rsidR="00637F44" w:rsidRPr="005663F8">
          <w:t xml:space="preserve"> however, during the second part of the trajectory the air resistance has a positive sign. Thus, even if the total balance of the effect is negative, the total effect on the vertical speed is compensated between both parts. </w:t>
        </w:r>
      </w:ins>
      <w:ins w:id="18" w:author="Borja Aguado Ramirez" w:date="2020-05-15T05:28:00Z">
        <w:r w:rsidR="003224FE">
          <w:t xml:space="preserve">On </w:t>
        </w:r>
      </w:ins>
      <w:ins w:id="19" w:author="Borja Aguado Ramirez" w:date="2020-05-15T05:29:00Z">
        <w:r w:rsidR="003224FE">
          <w:t xml:space="preserve">the contrary, </w:t>
        </w:r>
        <w:r w:rsidR="00605A00">
          <w:t>for the spatial domain i</w:t>
        </w:r>
      </w:ins>
      <w:ins w:id="20" w:author="Borja Aguado Ramirez" w:date="2020-05-15T05:27:00Z">
        <w:r w:rsidR="00637F44" w:rsidRPr="005663F8">
          <w:t>n addition to</w:t>
        </w:r>
        <w:r w:rsidR="00637F44">
          <w:rPr>
            <w:lang w:val="en-GB"/>
          </w:rPr>
          <w:t xml:space="preserve"> a</w:t>
        </w:r>
        <w:r w:rsidR="00637F44" w:rsidRPr="005663F8">
          <w:t xml:space="preserve"> reduced flight time, the horizontal velocity is </w:t>
        </w:r>
      </w:ins>
      <w:ins w:id="21" w:author="Borja Aguado Ramirez" w:date="2020-05-15T05:35:00Z">
        <w:r w:rsidR="00A53EA0">
          <w:t>negatively</w:t>
        </w:r>
      </w:ins>
      <w:ins w:id="22" w:author="Borja Aguado Ramirez" w:date="2020-05-15T05:27:00Z">
        <w:r w:rsidR="00637F44" w:rsidRPr="005663F8">
          <w:t xml:space="preserve"> affected by air resistance throughout the </w:t>
        </w:r>
      </w:ins>
      <w:ins w:id="23" w:author="Borja Aguado Ramirez" w:date="2020-05-15T05:35:00Z">
        <w:r w:rsidR="00A53EA0">
          <w:t xml:space="preserve">whole </w:t>
        </w:r>
      </w:ins>
      <w:ins w:id="24" w:author="Borja Aguado Ramirez" w:date="2020-05-15T05:27:00Z">
        <w:r w:rsidR="00637F44" w:rsidRPr="005663F8">
          <w:t>trajectory</w:t>
        </w:r>
      </w:ins>
      <w:ins w:id="25" w:author="Borja Aguado Ramirez" w:date="2020-05-15T05:29:00Z">
        <w:r w:rsidR="00605A00">
          <w:t xml:space="preserve"> reducing up to a 50% </w:t>
        </w:r>
        <w:r w:rsidR="004A39AF">
          <w:t>the distance covered</w:t>
        </w:r>
      </w:ins>
      <w:ins w:id="26" w:author="Björn Jörges" w:date="2020-05-15T19:26:00Z">
        <w:r w:rsidR="00CB48E5">
          <w:t xml:space="preserve"> </w:t>
        </w:r>
        <w:r w:rsidR="00CB48E5">
          <w:fldChar w:fldCharType="begin" w:fldLock="1"/>
        </w:r>
      </w:ins>
      <w:r w:rsidR="00CB48E5">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CB48E5">
        <w:fldChar w:fldCharType="separate"/>
      </w:r>
      <w:r w:rsidR="00CB48E5" w:rsidRPr="00CB48E5">
        <w:rPr>
          <w:noProof/>
        </w:rPr>
        <w:t>(Brancazio, 1985)</w:t>
      </w:r>
      <w:ins w:id="27" w:author="Björn Jörges" w:date="2020-05-15T19:26:00Z">
        <w:r w:rsidR="00CB48E5">
          <w:fldChar w:fldCharType="end"/>
        </w:r>
      </w:ins>
      <w:ins w:id="28" w:author="Borja Aguado Ramirez" w:date="2020-05-15T05:27:00Z">
        <w:r w:rsidR="00637F44" w:rsidRPr="00A84BFB">
          <w:rPr>
            <w:lang w:val="en-GB"/>
          </w:rPr>
          <w:t>.</w:t>
        </w:r>
      </w:ins>
      <w:ins w:id="29" w:author="Borja Aguado Ramirez" w:date="2020-05-15T05:39:00Z">
        <w:r w:rsidR="00A753C4">
          <w:rPr>
            <w:lang w:val="en-GB"/>
          </w:rPr>
          <w:t xml:space="preserve"> </w:t>
        </w:r>
      </w:ins>
      <w:ins w:id="30" w:author="Borja Aguado Ramirez" w:date="2020-05-15T05:40:00Z">
        <w:r w:rsidR="00F50E33" w:rsidRPr="00F50E33">
          <w:rPr>
            <w:lang w:val="en-GB"/>
          </w:rPr>
          <w:t>And yet we can perform tasks such as passing a ball to a partner or shooting a basketball with a surprising proficiency.</w:t>
        </w:r>
        <w:commentRangeEnd w:id="10"/>
        <w:r w:rsidR="00F50E33">
          <w:rPr>
            <w:rStyle w:val="CommentReference"/>
          </w:rPr>
          <w:commentReference w:id="10"/>
        </w:r>
      </w:ins>
      <w:commentRangeEnd w:id="11"/>
      <w:r w:rsidR="00CB48E5">
        <w:rPr>
          <w:rStyle w:val="CommentReference"/>
        </w:rPr>
        <w:commentReference w:id="11"/>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 xml:space="preserve">adapt their </w:t>
      </w:r>
      <w:r w:rsidR="001D4980">
        <w:lastRenderedPageBreak/>
        <w:t>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3736ADFB"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w:t>
      </w:r>
      <w:ins w:id="31" w:author="Björn Jörges" w:date="2020-05-16T18:44:00Z">
        <w:r w:rsidR="000C6ACE">
          <w:t xml:space="preserve"> n = 2 were </w:t>
        </w:r>
      </w:ins>
      <w:ins w:id="32" w:author="Björn Jörges" w:date="2020-05-16T18:45:00Z">
        <w:r w:rsidR="000C6ACE">
          <w:t xml:space="preserve">excluded because they did not do the task properly (see </w:t>
        </w:r>
      </w:ins>
      <w:ins w:id="33" w:author="Björn Jörges" w:date="2020-05-16T18:46:00Z">
        <w:r w:rsidR="000C6ACE">
          <w:fldChar w:fldCharType="begin"/>
        </w:r>
        <w:r w:rsidR="000C6ACE">
          <w:instrText xml:space="preserve"> REF _Ref40547202 \h </w:instrText>
        </w:r>
      </w:ins>
      <w:r w:rsidR="000C6ACE">
        <w:fldChar w:fldCharType="separate"/>
      </w:r>
      <w:ins w:id="34" w:author="Björn Jörges" w:date="2020-05-16T18:46:00Z">
        <w:r w:rsidR="000C6ACE">
          <w:t>Data Analysis Plan and Predictions</w:t>
        </w:r>
        <w:r w:rsidR="000C6ACE">
          <w:fldChar w:fldCharType="end"/>
        </w:r>
        <w:r w:rsidR="000C6ACE">
          <w:t xml:space="preserve"> below</w:t>
        </w:r>
      </w:ins>
      <w:ins w:id="35" w:author="Björn Jörges" w:date="2020-05-16T18:45:00Z">
        <w:r w:rsidR="000C6ACE">
          <w:t>)</w:t>
        </w:r>
      </w:ins>
      <w:ins w:id="36" w:author="Björn Jörges" w:date="2020-05-16T18:46:00Z">
        <w:r w:rsidR="000C6ACE">
          <w:t>.</w:t>
        </w:r>
      </w:ins>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 xml:space="preserve">For the tennis ball, we simulated a radius of 0.033 m </w:t>
      </w:r>
      <w:r w:rsidR="008D24EA">
        <w:lastRenderedPageBreak/>
        <w:t>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145A1C"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145A1C"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145A1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145A1C"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145A1C"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145A1C"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145A1C"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145A1C"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145A1C"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145A1C"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145A1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5D1C1A1E" w14:textId="0044891D" w:rsidR="00047573" w:rsidRDefault="003A7931" w:rsidP="00047573">
      <w:pPr>
        <w:pStyle w:val="Heading2"/>
      </w:pPr>
      <w:del w:id="37" w:author="Borja Aguado Ramirez" w:date="2020-05-15T04:38:00Z">
        <w:r w:rsidDel="00FE1093">
          <w:rPr>
            <w:noProof/>
          </w:rPr>
          <w:lastRenderedPageBreak/>
          <w:drawing>
            <wp:inline distT="0" distB="0" distL="0" distR="0" wp14:anchorId="4F94EE31" wp14:editId="2F83C50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del>
      <w:commentRangeStart w:id="38"/>
      <w:commentRangeStart w:id="39"/>
      <w:ins w:id="40" w:author="Borja Aguado Ramirez" w:date="2020-05-15T04:39:00Z">
        <w:r w:rsidR="00FE1093">
          <w:rPr>
            <w:noProof/>
          </w:rPr>
          <w:lastRenderedPageBreak/>
          <w:drawing>
            <wp:inline distT="0" distB="0" distL="0" distR="0" wp14:anchorId="172367D2" wp14:editId="2411648B">
              <wp:extent cx="5932805" cy="593280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2805" cy="5932805"/>
                      </a:xfrm>
                      <a:prstGeom prst="rect">
                        <a:avLst/>
                      </a:prstGeom>
                      <a:noFill/>
                      <a:ln>
                        <a:noFill/>
                      </a:ln>
                    </pic:spPr>
                  </pic:pic>
                </a:graphicData>
              </a:graphic>
            </wp:inline>
          </w:drawing>
        </w:r>
        <w:commentRangeEnd w:id="38"/>
        <w:r w:rsidR="00FE1093">
          <w:rPr>
            <w:rStyle w:val="CommentReference"/>
            <w:rFonts w:asciiTheme="minorHAnsi" w:eastAsiaTheme="minorHAnsi" w:hAnsiTheme="minorHAnsi" w:cstheme="minorBidi"/>
            <w:color w:val="auto"/>
          </w:rPr>
          <w:commentReference w:id="38"/>
        </w:r>
      </w:ins>
      <w:commentRangeEnd w:id="39"/>
      <w:r w:rsidR="0069042E">
        <w:rPr>
          <w:rStyle w:val="CommentReference"/>
          <w:rFonts w:asciiTheme="minorHAnsi" w:eastAsiaTheme="minorHAnsi" w:hAnsiTheme="minorHAnsi" w:cstheme="minorBidi"/>
          <w:color w:val="auto"/>
        </w:rPr>
        <w:commentReference w:id="39"/>
      </w:r>
    </w:p>
    <w:p w14:paraId="0D7BA975" w14:textId="13EB7C7B" w:rsidR="009F4A02" w:rsidRDefault="00047573" w:rsidP="00E35B02">
      <w:pPr>
        <w:pStyle w:val="Caption"/>
        <w:jc w:val="both"/>
      </w:pPr>
      <w:bookmarkStart w:id="41" w:name="_Ref36243749"/>
      <w:r>
        <w:t xml:space="preserve">Figure </w:t>
      </w:r>
      <w:fldSimple w:instr=" SEQ Figure \* ARABIC ">
        <w:r w:rsidR="002E7542">
          <w:rPr>
            <w:noProof/>
          </w:rPr>
          <w:t>1</w:t>
        </w:r>
      </w:fldSimple>
      <w:bookmarkEnd w:id="41"/>
      <w:r>
        <w:t xml:space="preserve">: </w:t>
      </w:r>
      <w:r w:rsidRPr="00DA363B">
        <w:rPr>
          <w:b/>
          <w:bCs/>
        </w:rPr>
        <w:t>A</w:t>
      </w:r>
      <w:r>
        <w:t xml:space="preserve">. Trajectories per initial horizontal velocity, time-to-contact and ball type in the context of a 2D image of the visual scene. The </w:t>
      </w:r>
      <w:ins w:id="42" w:author="Björn Jörges" w:date="2020-05-15T22:34:00Z">
        <w:r w:rsidR="004F681C">
          <w:t xml:space="preserve">red </w:t>
        </w:r>
      </w:ins>
      <w:r>
        <w:t xml:space="preserve">parts close to the peak illustrate the range </w:t>
      </w:r>
      <w:r w:rsidR="005120FD">
        <w:t>during</w:t>
      </w:r>
      <w:r>
        <w:t xml:space="preserve"> which the ball disappeared.</w:t>
      </w:r>
      <w:ins w:id="43" w:author="Björn Jörges" w:date="2020-05-17T23:06:00Z">
        <w:r w:rsidR="00A02E5E">
          <w:t xml:space="preserve"> </w:t>
        </w:r>
      </w:ins>
      <w:ins w:id="44" w:author="Björn Jörges" w:date="2020-05-17T23:35:00Z">
        <w:r w:rsidR="000C0E1B">
          <w:t xml:space="preserve">Accordingly, the solid blue lines refer to the visible part of the trajectories, while the translucent blue parts refer to the occluded part of the trajectories. </w:t>
        </w:r>
        <w:r w:rsidR="000C0E1B" w:rsidRPr="00DA363B">
          <w:rPr>
            <w:b/>
            <w:bCs/>
          </w:rPr>
          <w:t>B</w:t>
        </w:r>
        <w:r w:rsidR="000C0E1B">
          <w:t xml:space="preserve">. Simulated horizontal speed over time for the “Air Drag: Present” condition. The dashed horizontal lines indicate the horizontal velocity for the “Air Drag: Absent” condition, which is constant at 3.0 or 3.5 m/s throughout the trajectory. Gold indicates the target of tennis ball size and grey indicates the target of basketball size. The red parts of the trajectories indicate the window in which the target disappeared. The solid colors indicate the visible parts of the trajectory and the translucent parts refer to the occluded parts.  </w:t>
        </w:r>
        <w:r w:rsidR="000C0E1B" w:rsidRPr="00DA363B">
          <w:rPr>
            <w:b/>
            <w:bCs/>
          </w:rPr>
          <w:t>C</w:t>
        </w:r>
        <w:r w:rsidR="000C0E1B">
          <w:t>.</w:t>
        </w:r>
        <w:del w:id="45" w:author="Björn Jörges" w:date="2020-05-15T22:29:00Z">
          <w:r w:rsidR="000C0E1B" w:rsidDel="004F681C">
            <w:delText xml:space="preserve"> </w:delText>
          </w:r>
        </w:del>
        <w:r w:rsidR="000C0E1B">
          <w:t xml:space="preserve"> Vertical speed for the “Air Drag: Present” condition minus vertical speed for the “Air Drag: Absent” condition throughout the trajectory. The dashed horizontal line indicates a difference of 0 between between trajectories in the “Air Drag: Present” condition and the “Air Drag: Absent” condition.  </w:t>
        </w:r>
        <w:r w:rsidR="000C0E1B" w:rsidRPr="00A02E5E">
          <w:t xml:space="preserve"> </w:t>
        </w:r>
        <w:r w:rsidR="000C0E1B">
          <w:t xml:space="preserve">The red parts of the trajectories indicate the window in which the target disappeared. The solid colors indicate the visible parts of the trajectory and the translucent parts refer to the occluded parts.  </w:t>
        </w:r>
      </w:ins>
      <w:r w:rsidR="007C7DAE" w:rsidRPr="00DA363B">
        <w:rPr>
          <w:b/>
          <w:bCs/>
        </w:rPr>
        <w:t>D</w:t>
      </w:r>
      <w:r w:rsidR="007C7DAE">
        <w:t xml:space="preserve">.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rsidRPr="00DA363B">
        <w:rPr>
          <w:b/>
          <w:bCs/>
        </w:rPr>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lastRenderedPageBreak/>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7"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bookmarkStart w:id="46" w:name="_Ref40547202"/>
      <w:r>
        <w:t>Data Analysis Plan</w:t>
      </w:r>
      <w:r w:rsidR="004A25AA">
        <w:t xml:space="preserve"> and Predictions</w:t>
      </w:r>
      <w:bookmarkEnd w:id="46"/>
    </w:p>
    <w:tbl>
      <w:tblPr>
        <w:tblStyle w:val="TableGrid"/>
        <w:tblpPr w:leftFromText="180" w:rightFromText="180" w:vertAnchor="text" w:horzAnchor="margin" w:tblpY="989"/>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E58BD" w:rsidRPr="00C607DA" w14:paraId="2F416FB1" w14:textId="77777777" w:rsidTr="00FE58BD">
        <w:trPr>
          <w:trHeight w:val="376"/>
        </w:trPr>
        <w:tc>
          <w:tcPr>
            <w:tcW w:w="8314" w:type="dxa"/>
            <w:shd w:val="clear" w:color="auto" w:fill="FFFFFF" w:themeFill="background1"/>
            <w:vAlign w:val="center"/>
          </w:tcPr>
          <w:p w14:paraId="594D2092" w14:textId="77777777" w:rsidR="00FE58BD" w:rsidRPr="00C607DA" w:rsidRDefault="00145A1C" w:rsidP="00FE58BD">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7EE76943" w14:textId="77777777" w:rsidR="00FE58BD" w:rsidRPr="00C607DA" w:rsidRDefault="00FE58BD" w:rsidP="00FE58BD">
            <w:pPr>
              <w:pStyle w:val="MaterialsandMethodsText"/>
              <w:jc w:val="center"/>
              <w:rPr>
                <w:sz w:val="20"/>
                <w:szCs w:val="20"/>
                <w:lang w:val="es-ES"/>
              </w:rPr>
            </w:pPr>
          </w:p>
        </w:tc>
        <w:tc>
          <w:tcPr>
            <w:tcW w:w="783" w:type="dxa"/>
            <w:shd w:val="clear" w:color="auto" w:fill="FFFFFF" w:themeFill="background1"/>
            <w:vAlign w:val="center"/>
          </w:tcPr>
          <w:p w14:paraId="0EBE2295" w14:textId="77777777" w:rsidR="00FE58BD" w:rsidRPr="00C607DA" w:rsidRDefault="00FE58BD" w:rsidP="00FE58BD">
            <w:pPr>
              <w:pStyle w:val="MaterialsandMethodsText"/>
              <w:rPr>
                <w:sz w:val="20"/>
                <w:szCs w:val="20"/>
              </w:rPr>
            </w:pPr>
            <w:r w:rsidRPr="00C607DA">
              <w:rPr>
                <w:sz w:val="20"/>
                <w:szCs w:val="20"/>
              </w:rPr>
              <w:t>[11]</w:t>
            </w:r>
          </w:p>
        </w:tc>
      </w:tr>
      <w:tr w:rsidR="00FE58BD" w:rsidRPr="00C607DA" w14:paraId="798121D2" w14:textId="77777777" w:rsidTr="00FE58BD">
        <w:trPr>
          <w:trHeight w:val="376"/>
        </w:trPr>
        <w:tc>
          <w:tcPr>
            <w:tcW w:w="8314" w:type="dxa"/>
            <w:shd w:val="clear" w:color="auto" w:fill="FFFFFF" w:themeFill="background1"/>
            <w:vAlign w:val="center"/>
          </w:tcPr>
          <w:p w14:paraId="7C66B0AA" w14:textId="77777777" w:rsidR="00FE58BD" w:rsidRPr="00C607DA" w:rsidRDefault="00145A1C" w:rsidP="00FE58BD">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0A946205" w14:textId="77777777" w:rsidR="00FE58BD" w:rsidRPr="00C607DA" w:rsidRDefault="00FE58BD" w:rsidP="00FE58BD">
            <w:pPr>
              <w:pStyle w:val="MaterialsandMethodsText"/>
              <w:rPr>
                <w:sz w:val="20"/>
                <w:szCs w:val="20"/>
              </w:rPr>
            </w:pPr>
            <w:r w:rsidRPr="00C607DA">
              <w:rPr>
                <w:sz w:val="20"/>
                <w:szCs w:val="20"/>
              </w:rPr>
              <w:t>[12]</w:t>
            </w:r>
          </w:p>
        </w:tc>
      </w:tr>
    </w:tbl>
    <w:p w14:paraId="4F3A8813" w14:textId="0C122435" w:rsidR="00FE58BD" w:rsidRDefault="009F4A02" w:rsidP="00EC2370">
      <w:pPr>
        <w:jc w:val="both"/>
      </w:pPr>
      <w:r>
        <w:t>We first standardized responses times and spatial errors by adding them to the extrapolated duration or space and then dividing them by the extrapolated duration or space</w:t>
      </w:r>
      <w:r w:rsidR="00FE58BD">
        <w:t>:</w:t>
      </w:r>
    </w:p>
    <w:p w14:paraId="67440358" w14:textId="0DD21349" w:rsidR="009F4A02" w:rsidRDefault="009F4A02" w:rsidP="00EC2370">
      <w:pPr>
        <w:jc w:val="both"/>
      </w:pPr>
      <w:r>
        <w:t xml:space="preserve">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p w14:paraId="21A299F0" w14:textId="4A85B318" w:rsidR="004A25AA" w:rsidRDefault="009F4A02" w:rsidP="00EC2370">
      <w:pPr>
        <w:jc w:val="both"/>
      </w:pPr>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lastRenderedPageBreak/>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due to the effect in question, and variability due to other sources, e. g. idiosyncrasies </w:t>
      </w:r>
      <w:r w:rsidR="00BC5EA2">
        <w:t>i</w:t>
      </w:r>
      <w:r w:rsidR="005022B4">
        <w:t xml:space="preserve">n the mean response criterion </w:t>
      </w:r>
      <w:r w:rsidR="00D57C5D">
        <w:t>of each participant. 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can’t be rejected. </w:t>
      </w:r>
      <w:r w:rsidR="00603584">
        <w:t>Bayesian analyses furthermore allow to directly contrast two 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p>
    <w:p w14:paraId="323DD6DB" w14:textId="6696F4C9"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r w:rsidR="000776AE">
        <w:t>simulated,</w:t>
      </w:r>
      <w:r w:rsidR="00C64662">
        <w:t xml:space="preserve"> and systematic errors should be observed when the trajectory unfolds without the influence of air drag. </w:t>
      </w:r>
      <w:r>
        <w:t xml:space="preserve">In the temporal task, participants are expected to respond too late </w:t>
      </w:r>
      <w:ins w:id="47" w:author="Borja Aguado Ramirez" w:date="2020-05-14T17:50:00Z">
        <w:r w:rsidR="00AC2646">
          <w:t>(</w:t>
        </w:r>
      </w:ins>
      <w:ins w:id="48" w:author="Borja Aguado Ramirez" w:date="2020-05-14T18:01:00Z">
        <w:r w:rsidR="00323170">
          <w:t>error ratio</w:t>
        </w:r>
      </w:ins>
      <w:ins w:id="49" w:author="Borja Aguado Ramirez" w:date="2020-05-14T17:50:00Z">
        <w:r w:rsidR="009D086D">
          <w:t xml:space="preserve"> larger than 1</w:t>
        </w:r>
        <w:r w:rsidR="00AC2646">
          <w:t xml:space="preserve">) </w:t>
        </w:r>
      </w:ins>
      <w:r>
        <w:t xml:space="preserve">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w:t>
      </w:r>
      <w:ins w:id="50" w:author="Björn Jörges" w:date="2020-05-16T18:49:00Z">
        <w:r w:rsidR="00FE58BD">
          <w:t xml:space="preserve"> </w:t>
        </w:r>
      </w:ins>
      <w:r w:rsidR="00C64662">
        <w:t xml:space="preserve"> by air drag, so we predict an undershoot in participant responses </w:t>
      </w:r>
      <w:ins w:id="51" w:author="Björn Jörges" w:date="2020-05-17T23:35:00Z">
        <w:r w:rsidR="000C0E1B">
          <w:t>(i.e., they place the object too far to the left, which corresponds to errors ratio smaller than 1; Prediction</w:t>
        </w:r>
        <w:r w:rsidR="000C0E1B" w:rsidRPr="00E16F8E">
          <w:rPr>
            <w:i/>
            <w:iCs/>
          </w:rPr>
          <w:t xml:space="preserve"> 1b</w:t>
        </w:r>
        <w:r w:rsidR="000C0E1B">
          <w:t xml:space="preserve">). </w:t>
        </w:r>
      </w:ins>
      <w:r w:rsidR="000E10F8">
        <w:t xml:space="preserve">We first test whether there are any differences between both conditions via Linear Mixed Modelling, and then </w:t>
      </w:r>
      <w:r w:rsidR="00B1371B">
        <w:t xml:space="preserve">establish 95% confidence interval for both “Air Drag: Present” and “Air Drag: Absent” with a bootstrapping method to verify whether </w:t>
      </w:r>
      <w:ins w:id="52" w:author="Borja Aguado Ramirez" w:date="2020-05-14T17:51:00Z">
        <w:r w:rsidR="000C2B52">
          <w:t>n</w:t>
        </w:r>
      </w:ins>
      <w:r w:rsidR="00B1371B">
        <w:t xml:space="preserve">either of them </w:t>
      </w:r>
      <w:del w:id="53" w:author="Borja Aguado Ramirez" w:date="2020-05-14T17:51:00Z">
        <w:r w:rsidR="00B1371B" w:rsidDel="000C2B52">
          <w:delText xml:space="preserve">does not </w:delText>
        </w:r>
      </w:del>
      <w:r w:rsidR="00B1371B">
        <w:t>include</w:t>
      </w:r>
      <w:ins w:id="54" w:author="Borja Aguado Ramirez" w:date="2020-05-14T17:51:00Z">
        <w:r w:rsidR="000C2B52">
          <w:t>s</w:t>
        </w:r>
      </w:ins>
      <w:r w:rsidR="00B1371B">
        <w:t xml:space="preserve"> </w:t>
      </w:r>
      <w:del w:id="55" w:author="Borja Aguado Ramirez" w:date="2020-05-14T17:54:00Z">
        <w:r w:rsidR="00B1371B" w:rsidDel="00EF55EB">
          <w:delText>0</w:delText>
        </w:r>
      </w:del>
      <w:ins w:id="56" w:author="Borja Aguado Ramirez" w:date="2020-05-14T17:54:00Z">
        <w:r w:rsidR="00EF55EB">
          <w:t>1, that is, perfect accuracy</w:t>
        </w:r>
      </w:ins>
      <w:r w:rsidR="00B1371B">
        <w:t>.</w:t>
      </w:r>
      <w:r w:rsidR="00603584">
        <w:t xml:space="preserve"> If neither or both confidence intervals contain </w:t>
      </w:r>
      <w:ins w:id="57" w:author="Borja Aguado Ramirez" w:date="2020-05-14T17:54:00Z">
        <w:r w:rsidR="00EF55EB">
          <w:t>1</w:t>
        </w:r>
      </w:ins>
      <w:del w:id="58" w:author="Borja Aguado Ramirez" w:date="2020-05-14T17:54:00Z">
        <w:r w:rsidR="00603584" w:rsidDel="00EF55EB">
          <w:delText>0</w:delText>
        </w:r>
      </w:del>
      <w:r w:rsidR="00603584">
        <w:t>,</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p>
    <w:p w14:paraId="12448E05" w14:textId="06DBB663" w:rsidR="00FE7153" w:rsidRDefault="00FE7153" w:rsidP="00EC2370">
      <w:pPr>
        <w:jc w:val="both"/>
      </w:pPr>
      <w:r>
        <w:t xml:space="preserve">For </w:t>
      </w:r>
      <w:r w:rsidRPr="00A76338">
        <w:rPr>
          <w:b/>
          <w:bCs/>
        </w:rPr>
        <w:t>Hypothesis 2</w:t>
      </w:r>
      <w:r>
        <w:t xml:space="preserve">, </w:t>
      </w:r>
      <w:ins w:id="59" w:author="Björn Jörges" w:date="2020-05-17T23:35:00Z">
        <w:r w:rsidR="002424AD">
          <w:t>we expect that temporal and spatial errors are comparable for targets of tennis ball size and targets of basketball size in the “Air Drag: Present” condition, indicating that participants adapt their predictions to the target sizes and respond accurately in both conditions. In the “Air Drag: Absent” condition, in turn, we should see differences if humans take the size into account when extrapolating motion. When participants extrapolate motion according to a correct physical model of air drag, we expect them to respond earlier for smaller targets and later for bigger targets. Hence, the error ratio should be larger for bigger targets under the “Air Drag: Absent” condition. For the spatial task, in turn, we expect participants to place the point of impact further to the left for bigger targets than for smaller targets. Therefore, the error ratio should be smaller for larger targets. To quantify how similar errors are between these two conditions, we use Linear Mixed Models (</w:t>
        </w:r>
        <w:r w:rsidR="002424AD" w:rsidRPr="00836F61">
          <w:rPr>
            <w:i/>
            <w:iCs/>
          </w:rPr>
          <w:t>Predictions 2a</w:t>
        </w:r>
        <w:r w:rsidR="002424AD">
          <w:t xml:space="preserve"> and </w:t>
        </w:r>
        <w:r w:rsidR="002424AD" w:rsidRPr="00836F61">
          <w:rPr>
            <w:i/>
            <w:iCs/>
          </w:rPr>
          <w:t>2b</w:t>
        </w:r>
        <w:r w:rsidR="002424AD">
          <w:t xml:space="preserve"> for the temporal and the spatial errors, respectively).</w:t>
        </w:r>
      </w:ins>
    </w:p>
    <w:p w14:paraId="490EDBA9" w14:textId="1005AA53" w:rsidR="00E16F8E" w:rsidRDefault="00C64662" w:rsidP="0006438B">
      <w:pPr>
        <w:jc w:val="both"/>
      </w:pPr>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 g.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w:t>
      </w:r>
      <w:r w:rsidR="00CF6CCA">
        <w:lastRenderedPageBreak/>
        <w:t>types of information are incongruent.</w:t>
      </w:r>
      <w:r>
        <w:t xml:space="preserve"> 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 xml:space="preserve">respond slightly later </w:t>
      </w:r>
      <w:ins w:id="60" w:author="Borja Aguado Ramirez" w:date="2020-05-14T18:06:00Z">
        <w:r w:rsidR="00AB2949">
          <w:t xml:space="preserve">(larger error ratio) </w:t>
        </w:r>
      </w:ins>
      <w:r w:rsidR="00E16F8E">
        <w:t>than for the target with basketball texture and basketball size</w:t>
      </w:r>
      <w:ins w:id="61" w:author="Borja Aguado Ramirez" w:date="2020-05-14T18:05:00Z">
        <w:r w:rsidR="004673E8">
          <w:t>. This may be the case</w:t>
        </w:r>
        <w:r w:rsidR="008F075C">
          <w:t xml:space="preserve"> if </w:t>
        </w:r>
      </w:ins>
      <w:ins w:id="62" w:author="Borja Aguado Ramirez" w:date="2020-05-14T18:06:00Z">
        <w:r w:rsidR="00971E53">
          <w:t>we</w:t>
        </w:r>
      </w:ins>
      <w:del w:id="63" w:author="Borja Aguado Ramirez" w:date="2020-05-14T18:05:00Z">
        <w:r w:rsidR="00CF6CCA" w:rsidDel="008F075C">
          <w:delText xml:space="preserve"> because they would</w:delText>
        </w:r>
      </w:del>
      <w:r w:rsidR="00CF6CCA">
        <w:t xml:space="preserve">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ins w:id="64" w:author="Borja Aguado Ramirez" w:date="2020-05-14T18:07:00Z">
        <w:r w:rsidR="00770654">
          <w:t xml:space="preserve">smaller error ratio; </w:t>
        </w:r>
      </w:ins>
      <w:r w:rsidR="00E16F8E" w:rsidRPr="00E16F8E">
        <w:rPr>
          <w:i/>
          <w:iCs/>
        </w:rPr>
        <w:t xml:space="preserve">Prediction </w:t>
      </w:r>
      <w:r w:rsidR="00A76338">
        <w:rPr>
          <w:i/>
          <w:iCs/>
        </w:rPr>
        <w:t>3</w:t>
      </w:r>
      <w:r w:rsidR="00E16F8E" w:rsidRPr="00E16F8E">
        <w:rPr>
          <w:i/>
          <w:iCs/>
        </w:rPr>
        <w:t>a</w:t>
      </w:r>
      <w:r w:rsidR="00E16F8E">
        <w:t>)</w:t>
      </w:r>
      <w:ins w:id="65" w:author="Borja Aguado Ramirez" w:date="2020-05-14T18:06:00Z">
        <w:r w:rsidR="00F62982">
          <w:t>.</w:t>
        </w:r>
      </w:ins>
      <w:r w:rsidR="008B6F26">
        <w:t xml:space="preserve"> In the spatial domain, we expect participants to undershoot (i.e.</w:t>
      </w:r>
      <w:r w:rsidR="00A9544D">
        <w:t>,</w:t>
      </w:r>
      <w:r w:rsidR="008B6F26">
        <w:t xml:space="preserve"> they perceive the point of impact too far to the left</w:t>
      </w:r>
      <w:ins w:id="66" w:author="Borja Aguado Ramirez" w:date="2020-05-14T18:08:00Z">
        <w:r w:rsidR="004B1AC2">
          <w:t>; smaller error ratio</w:t>
        </w:r>
      </w:ins>
      <w:r w:rsidR="008B6F26">
        <w:t xml:space="preserve">)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w:t>
      </w:r>
      <w:ins w:id="67" w:author="Borja Aguado Ramirez" w:date="2020-05-14T18:08:00Z">
        <w:r w:rsidR="004B1AC2">
          <w:t>; larger error ratio</w:t>
        </w:r>
      </w:ins>
      <w:r w:rsidR="008B6F26">
        <w:t xml:space="preserve">)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06438B">
      <w:pPr>
        <w:jc w:val="both"/>
      </w:pPr>
      <w:r>
        <w:t>All data, as well as the R script used to analyze the data, can be found on GitHub (</w:t>
      </w:r>
      <w:hyperlink r:id="rId18" w:history="1">
        <w:r>
          <w:rPr>
            <w:rStyle w:val="Hyperlink"/>
          </w:rPr>
          <w:t>https://github.com/b-jorges/AirDrag</w:t>
        </w:r>
      </w:hyperlink>
      <w:r>
        <w:t>).</w:t>
      </w:r>
    </w:p>
    <w:p w14:paraId="35D96208" w14:textId="77777777" w:rsidR="00147804" w:rsidRPr="00147804" w:rsidRDefault="00147804"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145A1C"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145A1C"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25D9028B"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w:t>
      </w:r>
      <w:r>
        <w:lastRenderedPageBreak/>
        <w:t>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145A1C"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145A1C"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5D327486" w:rsidR="00B66FE9" w:rsidRDefault="00A906F7" w:rsidP="00EC2370">
      <w:pPr>
        <w:jc w:val="both"/>
      </w:pPr>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w:t>
      </w:r>
      <w:r w:rsidR="000776AE">
        <w:t>for either</w:t>
      </w:r>
      <w:r w:rsidR="00E935C4">
        <w:t xml:space="preserve"> of the two conditions.</w:t>
      </w:r>
    </w:p>
    <w:p w14:paraId="511DC312" w14:textId="51F3194E" w:rsidR="0072483C" w:rsidRDefault="00706C13" w:rsidP="00EC2370">
      <w:pPr>
        <w:jc w:val="both"/>
      </w:pPr>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ypothesis Testing, Bayesian analyses allow to quantify to what extent the data support the Null Hypothesis, that is, in our case, that responses are accurate</w:t>
      </w:r>
      <w:r w:rsidR="00C10C7F">
        <w:t xml:space="preserve"> (which corresponds to error ratios of 1) </w:t>
      </w:r>
      <w:r>
        <w:t xml:space="preserve">for either “Air Drag: Present” or “Air Drag: Absent”. 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145A1C"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hypothesis()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145A1C"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145A1C"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2C6F98E1" w:rsidR="00813196" w:rsidRDefault="007C696F" w:rsidP="00813196">
      <w:pPr>
        <w:jc w:val="both"/>
      </w:pPr>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t>
      </w:r>
      <w:r w:rsidR="00EF75FD" w:rsidRPr="00126A28">
        <w:lastRenderedPageBreak/>
        <w:t xml:space="preserve">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p>
    <w:p w14:paraId="103A5259" w14:textId="135E20F1" w:rsidR="00982D30" w:rsidRDefault="006D07B1" w:rsidP="00EC2370">
      <w:pPr>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145A1C"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4CEC9000"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49389C51" w:rsidR="001B67E1" w:rsidRDefault="0025722C" w:rsidP="001B67E1">
      <w:pPr>
        <w:keepNext/>
        <w:jc w:val="both"/>
      </w:pPr>
      <w:del w:id="68" w:author="Borja Aguado Ramirez" w:date="2020-05-15T03:22:00Z">
        <w:r w:rsidDel="00A05250">
          <w:rPr>
            <w:noProof/>
          </w:rPr>
          <w:lastRenderedPageBreak/>
          <w:drawing>
            <wp:inline distT="0" distB="0" distL="0" distR="0" wp14:anchorId="3BC186CE" wp14:editId="1BD1B272">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del>
    </w:p>
    <w:p w14:paraId="0746FA27" w14:textId="5C69D8A9" w:rsidR="00A05250" w:rsidRDefault="00A05250" w:rsidP="001B67E1">
      <w:pPr>
        <w:pStyle w:val="Caption"/>
        <w:jc w:val="both"/>
        <w:rPr>
          <w:ins w:id="69" w:author="Borja Aguado Ramirez" w:date="2020-05-15T03:22:00Z"/>
        </w:rPr>
      </w:pPr>
      <w:bookmarkStart w:id="70" w:name="_Ref36174245"/>
      <w:ins w:id="71" w:author="Borja Aguado Ramirez" w:date="2020-05-15T03:22:00Z">
        <w:r>
          <w:rPr>
            <w:noProof/>
          </w:rPr>
          <w:drawing>
            <wp:inline distT="0" distB="0" distL="0" distR="0" wp14:anchorId="4B45FA82" wp14:editId="28C5D993">
              <wp:extent cx="5943600" cy="29718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p w14:paraId="2786F528" w14:textId="029DC4F6" w:rsidR="001B67E1" w:rsidRDefault="001B67E1" w:rsidP="001B67E1">
      <w:pPr>
        <w:pStyle w:val="Caption"/>
        <w:jc w:val="both"/>
      </w:pPr>
      <w:r>
        <w:t xml:space="preserve">Figure </w:t>
      </w:r>
      <w:fldSimple w:instr=" SEQ Figure \* ARABIC ">
        <w:r w:rsidR="002E7542">
          <w:rPr>
            <w:noProof/>
          </w:rPr>
          <w:t>2</w:t>
        </w:r>
      </w:fldSimple>
      <w:bookmarkEnd w:id="70"/>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w:t>
      </w:r>
      <w:del w:id="72" w:author="Borja Aguado Ramirez" w:date="2020-05-15T03:23:00Z">
        <w:r w:rsidR="00BF6217" w:rsidDel="00900EAE">
          <w:delText xml:space="preserve">median </w:delText>
        </w:r>
      </w:del>
      <w:ins w:id="73" w:author="Borja Aguado Ramirez" w:date="2020-05-15T03:23:00Z">
        <w:r w:rsidR="00900EAE">
          <w:t xml:space="preserve">mean </w:t>
        </w:r>
      </w:ins>
      <w:r w:rsidR="00BF6217">
        <w:t>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74"/>
      <w:commentRangeStart w:id="75"/>
      <w:r>
        <w:t>Target size and air drag-related extrapolation</w:t>
      </w:r>
      <w:commentRangeEnd w:id="74"/>
      <w:r w:rsidR="00ED4695">
        <w:rPr>
          <w:rStyle w:val="CommentReference"/>
          <w:rFonts w:asciiTheme="minorHAnsi" w:eastAsiaTheme="minorHAnsi" w:hAnsiTheme="minorHAnsi" w:cstheme="minorBidi"/>
          <w:color w:val="auto"/>
        </w:rPr>
        <w:commentReference w:id="74"/>
      </w:r>
      <w:commentRangeEnd w:id="75"/>
      <w:r w:rsidR="00795C86">
        <w:rPr>
          <w:rStyle w:val="CommentReference"/>
          <w:rFonts w:asciiTheme="minorHAnsi" w:eastAsiaTheme="minorHAnsi" w:hAnsiTheme="minorHAnsi" w:cstheme="minorBidi"/>
          <w:color w:val="auto"/>
        </w:rPr>
        <w:commentReference w:id="75"/>
      </w:r>
    </w:p>
    <w:p w14:paraId="4BC3257D" w14:textId="0E433561" w:rsidR="00EA75AC" w:rsidRDefault="00EA75AC" w:rsidP="00EA75AC">
      <w:pPr>
        <w:jc w:val="both"/>
      </w:pPr>
      <w:r>
        <w:t>We furthermore hypothesized that humans might extrapolate motion taking into account</w:t>
      </w:r>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145A1C"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76"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145A1C"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77"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53F7D557" w:rsidR="00EA75AC" w:rsidRPr="000F2606" w:rsidRDefault="00EA75AC" w:rsidP="00EA75AC">
      <w:r>
        <w:t>And compare them again</w:t>
      </w:r>
      <w:ins w:id="78" w:author="Borja Aguado Ramírez" w:date="2020-05-13T02:36:00Z">
        <w:r w:rsidR="000776AE">
          <w:t>st</w:t>
        </w:r>
      </w:ins>
      <w:r>
        <w:t xml:space="preserve"> Null Model</w:t>
      </w:r>
      <w:ins w:id="79" w:author="Borja Aguado Ramírez" w:date="2020-05-13T02:38:00Z">
        <w:r w:rsidR="000776AE">
          <w:t>s, that is, models</w:t>
        </w:r>
      </w:ins>
      <w:del w:id="80" w:author="Borja Aguado Ramírez" w:date="2020-05-13T02:38:00Z">
        <w:r w:rsidDel="000776AE">
          <w:delText>s</w:delText>
        </w:r>
      </w:del>
      <w:r>
        <w:t xml:space="preserve"> without </w:t>
      </w:r>
      <w:ins w:id="81" w:author="Borja Aguado Ramírez" w:date="2020-05-13T02:37:00Z">
        <w:r w:rsidR="000776AE">
          <w:t xml:space="preserve">the interaction between </w:t>
        </w:r>
      </w:ins>
      <w:r>
        <w:t xml:space="preserve">Ball </w:t>
      </w:r>
      <w:r w:rsidR="00A06443">
        <w:t>Size</w:t>
      </w:r>
      <w:r>
        <w:t xml:space="preserve"> </w:t>
      </w:r>
      <w:ins w:id="82" w:author="Borja Aguado Ramírez" w:date="2020-05-13T02:37:00Z">
        <w:r w:rsidR="000776AE">
          <w:t xml:space="preserve">and Air Drag condition as </w:t>
        </w:r>
      </w:ins>
      <w:del w:id="83" w:author="Borja Aguado Ramírez" w:date="2020-05-13T02:37:00Z">
        <w:r w:rsidDel="000776AE">
          <w:delText xml:space="preserve">as </w:delText>
        </w:r>
      </w:del>
      <w:r>
        <w:t>fixed effect</w:t>
      </w:r>
      <w:ins w:id="84" w:author="Borja Aguado Ramírez" w:date="2020-05-13T02:37:00Z">
        <w:r w:rsidR="000776AE">
          <w:t>s</w:t>
        </w:r>
      </w:ins>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145A1C"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85"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145A1C"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86"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130D452D" w14:textId="07FADF0E" w:rsidR="002E3FAC" w:rsidDel="007E5548" w:rsidRDefault="00EA75AC" w:rsidP="004A61C4">
      <w:pPr>
        <w:jc w:val="both"/>
        <w:rPr>
          <w:ins w:id="87" w:author="Borja Aguado Ramírez" w:date="2020-05-13T02:40:00Z"/>
          <w:del w:id="88" w:author="Borja Aguado Ramirez" w:date="2020-05-15T02:45:00Z"/>
        </w:rPr>
      </w:pPr>
      <w:r>
        <w:t xml:space="preserve">We tested the Test Model </w:t>
      </w:r>
      <w:ins w:id="89" w:author="Borja Aguado Ramírez" w:date="2020-05-13T02:41:00Z">
        <w:r w:rsidR="002E3FAC">
          <w:t>(interaction</w:t>
        </w:r>
      </w:ins>
      <w:ins w:id="90" w:author="Björn Jörges" w:date="2020-05-15T19:34:00Z">
        <w:r w:rsidR="00CB48E5">
          <w:t xml:space="preserve"> and main effects</w:t>
        </w:r>
      </w:ins>
      <w:ins w:id="91" w:author="Borja Aguado Ramírez" w:date="2020-05-13T02:41:00Z">
        <w:r w:rsidR="002E3FAC">
          <w:t xml:space="preserve">) </w:t>
        </w:r>
      </w:ins>
      <w:r>
        <w:t xml:space="preserve">against the Null Models </w:t>
      </w:r>
      <w:ins w:id="92" w:author="Borja Aguado Ramírez" w:date="2020-05-13T02:41:00Z">
        <w:r w:rsidR="002E3FAC">
          <w:t>(</w:t>
        </w:r>
      </w:ins>
      <w:ins w:id="93" w:author="Björn Jörges" w:date="2020-05-15T19:34:00Z">
        <w:r w:rsidR="00CB48E5">
          <w:t xml:space="preserve">only </w:t>
        </w:r>
      </w:ins>
      <w:ins w:id="94" w:author="Borja Aguado Ramírez" w:date="2020-05-13T02:41:00Z">
        <w:r w:rsidR="002E3FAC">
          <w:t xml:space="preserve">main effects) </w:t>
        </w:r>
      </w:ins>
      <w:r>
        <w:t xml:space="preserve">with a Likelihood Ratio Test and found </w:t>
      </w:r>
      <w:ins w:id="95" w:author="Björn Jörges" w:date="2020-05-15T19:34:00Z">
        <w:r w:rsidR="00CB48E5">
          <w:t>that the interaction between “Air Drag” and “Ball Size”</w:t>
        </w:r>
      </w:ins>
      <w:r>
        <w:t xml:space="preserv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96" w:author="Björn Jörges" w:date="2020-05-06T23:29:00Z">
            <w:rPr>
              <w:rFonts w:ascii="Cambria Math" w:hAnsi="Cambria Math"/>
            </w:rPr>
            <m:t>0.487</m:t>
          </w:del>
        </m:r>
        <m:r>
          <w:ins w:id="97"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98" w:author="Björn Jörges" w:date="2020-05-06T23:28:00Z">
        <w:r w:rsidR="00D01C7F" w:rsidDel="00DF2D86">
          <w:delText>485</w:delText>
        </w:r>
      </w:del>
      <w:ins w:id="99" w:author="Björn Jörges" w:date="2020-05-06T23:28:00Z">
        <w:r w:rsidR="00DF2D86">
          <w:t>283</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100" w:author="Björn Jörges" w:date="2020-05-06T23:29:00Z">
        <w:r w:rsidR="00C83D2F">
          <w:t>08</w:t>
        </w:r>
      </w:ins>
      <w:del w:id="101"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102" w:author="Björn Jörges" w:date="2020-05-06T23:29:00Z">
        <w:r w:rsidR="00C83D2F">
          <w:t>0</w:t>
        </w:r>
      </w:ins>
      <w:del w:id="103"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104" w:author="Björn Jörges" w:date="2020-05-06T23:32:00Z">
        <w:r w:rsidR="0015469C" w:rsidDel="00E235E4">
          <w:delText>0.004</w:delText>
        </w:r>
      </w:del>
      <w:ins w:id="105" w:author="Björn Jörges" w:date="2020-05-06T23:32:00Z">
        <w:r w:rsidR="00E235E4">
          <w:t>-0.002</w:t>
        </w:r>
      </w:ins>
      <w:r w:rsidR="00ED2869" w:rsidRPr="00E80187">
        <w:t> (SE = 0.00</w:t>
      </w:r>
      <w:ins w:id="106" w:author="Björn Jörges" w:date="2020-05-06T23:32:00Z">
        <w:r w:rsidR="00E235E4">
          <w:t>8</w:t>
        </w:r>
      </w:ins>
      <w:del w:id="107" w:author="Björn Jörges" w:date="2020-05-06T23:32:00Z">
        <w:r w:rsidR="005724E4" w:rsidDel="00E235E4">
          <w:delText>5</w:delText>
        </w:r>
      </w:del>
      <w:r w:rsidR="00ED2869" w:rsidRPr="00E80187">
        <w:t>)</w:t>
      </w:r>
      <w:ins w:id="108" w:author="Björn Jörges" w:date="2020-05-06T23:33:00Z">
        <w:r w:rsidR="00E235E4">
          <w:t xml:space="preserve">; for “Air Drag: </w:t>
        </w:r>
      </w:ins>
      <w:ins w:id="109" w:author="Björn Jörges" w:date="2020-05-08T20:38:00Z">
        <w:r w:rsidR="0046135E">
          <w:t>Absent</w:t>
        </w:r>
      </w:ins>
      <w:ins w:id="110" w:author="Björn Jörges" w:date="2020-05-06T23:33:00Z">
        <w:r w:rsidR="00E235E4">
          <w:t>” it is 0.01 (</w:t>
        </w:r>
      </w:ins>
      <w:ins w:id="111" w:author="Björn Jörges" w:date="2020-05-06T23:39:00Z">
        <w:r w:rsidR="00DA7ACC">
          <w:t>SE = 0.008</w:t>
        </w:r>
      </w:ins>
      <w:ins w:id="112" w:author="Björn Jörges" w:date="2020-05-17T23:19:00Z">
        <w:r w:rsidR="00E26BAE">
          <w:t>)</w:t>
        </w:r>
      </w:ins>
      <w:ins w:id="113" w:author="Björn Jörges" w:date="2020-05-06T23:39:00Z">
        <w:r w:rsidR="00DA7ACC">
          <w:t>; and for their interaction it is 0.0</w:t>
        </w:r>
      </w:ins>
      <w:ins w:id="114" w:author="Björn Jörges" w:date="2020-05-06T23:40:00Z">
        <w:r w:rsidR="00DA7ACC">
          <w:t>12 (SE = 0.011</w:t>
        </w:r>
      </w:ins>
      <w:ins w:id="115" w:author="Björn Jörges" w:date="2020-05-06T23:41:00Z">
        <w:r w:rsidR="00DA7ACC">
          <w:t>)</w:t>
        </w:r>
      </w:ins>
      <w:ins w:id="116" w:author="Borja Aguado Ramírez" w:date="2020-05-13T02:40:00Z">
        <w:r w:rsidR="002E3FAC">
          <w:t>.</w:t>
        </w:r>
      </w:ins>
    </w:p>
    <w:p w14:paraId="5E0D49E4" w14:textId="50B85B40" w:rsidR="006A1FC1" w:rsidDel="002E3FAC" w:rsidRDefault="007E5548" w:rsidP="004A61C4">
      <w:pPr>
        <w:jc w:val="both"/>
        <w:rPr>
          <w:del w:id="117" w:author="Borja Aguado Ramírez" w:date="2020-05-13T02:40:00Z"/>
        </w:rPr>
      </w:pPr>
      <w:ins w:id="118" w:author="Borja Aguado Ramirez" w:date="2020-05-15T02:45:00Z">
        <w:r>
          <w:t xml:space="preserve"> </w:t>
        </w:r>
      </w:ins>
      <w:del w:id="119" w:author="Björn Jörges" w:date="2020-05-06T23:32:00Z">
        <w:r w:rsidR="00ED2869" w:rsidRPr="00E80187" w:rsidDel="00E235E4">
          <w:delText>.</w:delText>
        </w:r>
      </w:del>
      <w:del w:id="120" w:author="Borja Aguado Ramírez" w:date="2020-05-13T02:54:00Z">
        <w:r w:rsidR="00ED2869" w:rsidDel="00E152FD">
          <w:delText xml:space="preserve"> </w:delText>
        </w:r>
      </w:del>
      <w:r w:rsidR="00EA75AC">
        <w:t>Th</w:t>
      </w:r>
      <w:r w:rsidR="00ED5438">
        <w:t xml:space="preserve">e absence of an appreciable </w:t>
      </w:r>
      <w:r w:rsidR="00A72E30">
        <w:t>difference</w:t>
      </w:r>
      <w:r w:rsidR="00010979">
        <w:t xml:space="preserve"> </w:t>
      </w:r>
      <w:r w:rsidR="00A06443">
        <w:t>alone</w:t>
      </w:r>
      <w:r w:rsidR="00EA75AC">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36D2C453" w14:textId="108511D3" w:rsidR="002E3FAC" w:rsidRDefault="002E3FAC" w:rsidP="004A61C4">
      <w:pPr>
        <w:jc w:val="both"/>
        <w:rPr>
          <w:ins w:id="121" w:author="Borja Aguado Ramírez" w:date="2020-05-13T02:40:00Z"/>
        </w:rPr>
      </w:pPr>
      <w:ins w:id="122" w:author="Borja Aguado Ramírez" w:date="2020-05-13T02:40:00Z">
        <w:r>
          <w:t xml:space="preserve"> </w:t>
        </w:r>
      </w:ins>
      <w:r w:rsidR="00EA75AC">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123" w:author="Björn Jörges" w:date="2020-05-08T20:35:00Z">
        <w:r w:rsidR="006C6853">
          <w:t xml:space="preserve"> for the “Air Drag: Present” condition and an undershoot for big targets</w:t>
        </w:r>
      </w:ins>
      <w:ins w:id="124" w:author="Björn Jörges" w:date="2020-05-08T20:36:00Z">
        <w:r w:rsidR="006C6853">
          <w:t xml:space="preserve"> in comparison to small targets</w:t>
        </w:r>
      </w:ins>
      <w:ins w:id="125" w:author="Björn Jörges" w:date="2020-05-08T20:35:00Z">
        <w:r w:rsidR="006C6853">
          <w:t xml:space="preserve"> </w:t>
        </w:r>
      </w:ins>
      <w:r w:rsidR="00A72E30">
        <w:t xml:space="preserve"> would thus entail some support for the idea that humans take into account an object’s size to judge the effect of air drag on its trajectory.</w:t>
      </w:r>
    </w:p>
    <w:p w14:paraId="7190CC99" w14:textId="31B9C8AA" w:rsidR="004052C0" w:rsidRDefault="00A44BA8" w:rsidP="004A61C4">
      <w:pPr>
        <w:jc w:val="both"/>
      </w:pPr>
      <w:ins w:id="126" w:author="Björn Jörges" w:date="2020-05-17T23:34:00Z">
        <w:r>
          <w:t>We tested the Test Model (interaction and main effects) against the Null Model (only main effects) with a Likelihood Ratio Test and found the interaction between the conditions “</w:t>
        </w:r>
        <w:r w:rsidRPr="008176CC">
          <w:t>Air Drag</w:t>
        </w:r>
        <w:r>
          <w:rPr>
            <w:i/>
            <w:iCs/>
          </w:rPr>
          <w:t>”</w:t>
        </w:r>
        <w:r>
          <w:t xml:space="preserve"> and “</w:t>
        </w:r>
        <w:r w:rsidRPr="008176CC">
          <w:t>Ball Size</w:t>
        </w:r>
        <w:r>
          <w:rPr>
            <w:i/>
            <w:iCs/>
          </w:rPr>
          <w:t>”</w:t>
        </w:r>
        <w:r>
          <w:t xml:space="preserve"> </w:t>
        </w:r>
        <w:r>
          <w:t xml:space="preserve"> </w:t>
        </w:r>
      </w:ins>
      <w:r w:rsidR="00EA75AC">
        <w:t>improve</w:t>
      </w:r>
      <w:r w:rsidR="00A06443">
        <w:t>d</w:t>
      </w:r>
      <w:r w:rsidR="00EA75AC">
        <w:t xml:space="preserve"> </w:t>
      </w:r>
      <w:r w:rsidR="00A06443">
        <w:t xml:space="preserve">the </w:t>
      </w:r>
      <w:r w:rsidR="00EA75AC">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27" w:author="Björn Jörges" w:date="2020-05-06T23:43:00Z">
            <w:rPr>
              <w:rFonts w:ascii="Cambria Math" w:hAnsi="Cambria Math"/>
            </w:rPr>
            <m:t>86.268</m:t>
          </w:del>
        </m:r>
        <m:r>
          <w:ins w:id="128" w:author="Björn Jörges" w:date="2020-05-06T23:43:00Z">
            <w:rPr>
              <w:rFonts w:ascii="Cambria Math" w:hAnsi="Cambria Math"/>
            </w:rPr>
            <m:t>12.244</m:t>
          </w:ins>
        </m:r>
        <m:r>
          <w:rPr>
            <w:rFonts w:ascii="Cambria Math" w:hAnsi="Cambria Math"/>
          </w:rPr>
          <m:t xml:space="preserve">;  </m:t>
        </m:r>
      </m:oMath>
      <w:r w:rsidR="00EA75AC">
        <w:t>p </w:t>
      </w:r>
      <w:r w:rsidR="00EA75AC">
        <w:rPr>
          <w:lang w:val="en-CA"/>
        </w:rPr>
        <w:t xml:space="preserve">&lt; </w:t>
      </w:r>
      <w:r w:rsidR="000F705F">
        <w:rPr>
          <w:lang w:val="en-CA"/>
        </w:rPr>
        <w:t>0.001</w:t>
      </w:r>
      <w:r w:rsidR="00EA75AC">
        <w:t>)</w:t>
      </w:r>
      <w:ins w:id="129" w:author="Borja Aguado Ramírez" w:date="2020-05-13T02:41:00Z">
        <w:r w:rsidR="002E3FAC">
          <w:t xml:space="preserve"> in the spatial domain</w:t>
        </w:r>
      </w:ins>
      <w:r w:rsidR="00EA75AC">
        <w:t xml:space="preserve">. </w:t>
      </w:r>
      <w:r w:rsidR="00996E9E" w:rsidRPr="00E80187">
        <w:t xml:space="preserve">The </w:t>
      </w:r>
      <w:r w:rsidR="00996E9E">
        <w:t>intercept for the Test Model</w:t>
      </w:r>
      <w:r w:rsidR="002E3FAC">
        <w:t xml:space="preserve"> (</w:t>
      </w:r>
      <w:r>
        <w:t xml:space="preserve">main effects and </w:t>
      </w:r>
      <w:r w:rsidR="002E3FAC">
        <w:t>interaction)</w:t>
      </w:r>
      <w:r w:rsidR="00996E9E">
        <w:t xml:space="preserve"> is 0.</w:t>
      </w:r>
      <w:del w:id="130" w:author="Björn Jörges" w:date="2020-05-06T23:43:00Z">
        <w:r w:rsidR="00996E9E" w:rsidDel="007D032D">
          <w:delText xml:space="preserve">889 </w:delText>
        </w:r>
      </w:del>
      <w:ins w:id="131" w:author="Björn Jörges" w:date="2020-05-06T23:43:00Z">
        <w:r w:rsidR="007D032D">
          <w:t xml:space="preserve">946 </w:t>
        </w:r>
      </w:ins>
      <w:r w:rsidR="00996E9E">
        <w:t>(SE = 0.</w:t>
      </w:r>
      <w:r w:rsidR="00E236B6">
        <w:t>04</w:t>
      </w:r>
      <w:ins w:id="132" w:author="Björn Jörges" w:date="2020-05-06T23:43:00Z">
        <w:r w:rsidR="007D032D">
          <w:t>5</w:t>
        </w:r>
      </w:ins>
      <w:del w:id="133" w:author="Björn Jörges" w:date="2020-05-06T23:43:00Z">
        <w:r w:rsidR="00E236B6" w:rsidDel="007D032D">
          <w:delText>4</w:delText>
        </w:r>
      </w:del>
      <w:r w:rsidR="00996E9E">
        <w:t xml:space="preserve">) and the </w:t>
      </w:r>
      <w:r w:rsidR="00996E9E" w:rsidRPr="00E80187">
        <w:t xml:space="preserve">intercept for the Null Model </w:t>
      </w:r>
      <w:r w:rsidR="002E3FAC">
        <w:t>(</w:t>
      </w:r>
      <w:r>
        <w:t xml:space="preserve">only </w:t>
      </w:r>
      <w:r w:rsidR="002E3FAC">
        <w:t xml:space="preserve">main effects) </w:t>
      </w:r>
      <w:r w:rsidR="00996E9E" w:rsidRPr="00E80187">
        <w:t xml:space="preserve">is </w:t>
      </w:r>
      <w:r w:rsidR="00E236B6">
        <w:t>0.</w:t>
      </w:r>
      <w:del w:id="134" w:author="Björn Jörges" w:date="2020-05-06T23:43:00Z">
        <w:r w:rsidR="00E236B6" w:rsidDel="007D032D">
          <w:delText>901</w:delText>
        </w:r>
        <w:r w:rsidR="00996E9E" w:rsidRPr="00E80187" w:rsidDel="007D032D">
          <w:delText xml:space="preserve"> </w:delText>
        </w:r>
      </w:del>
      <w:ins w:id="135"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rsidR="00EA75AC">
        <w:t xml:space="preserve">The regression coefficient for “Ball Size: 0.12 m” </w:t>
      </w:r>
      <w:r w:rsidR="000C5B16">
        <w:t xml:space="preserve">is </w:t>
      </w:r>
      <w:r w:rsidR="00EA75AC">
        <w:t>0.0</w:t>
      </w:r>
      <w:ins w:id="136" w:author="Björn Jörges" w:date="2020-05-06T23:44:00Z">
        <w:r w:rsidR="007D032D">
          <w:t>32</w:t>
        </w:r>
      </w:ins>
      <w:del w:id="137" w:author="Björn Jörges" w:date="2020-05-06T23:44:00Z">
        <w:r w:rsidR="00EA75AC" w:rsidDel="007D032D">
          <w:delText>24</w:delText>
        </w:r>
      </w:del>
      <w:r w:rsidR="00EA75AC">
        <w:t xml:space="preserve"> (SE = 0.00</w:t>
      </w:r>
      <w:ins w:id="138" w:author="Björn Jörges" w:date="2020-05-06T23:44:00Z">
        <w:r w:rsidR="007D032D">
          <w:t>4</w:t>
        </w:r>
      </w:ins>
      <w:del w:id="139" w:author="Björn Jörges" w:date="2020-05-06T23:44:00Z">
        <w:r w:rsidR="00EA75AC" w:rsidDel="007D032D">
          <w:delText>2</w:delText>
        </w:r>
      </w:del>
      <w:r w:rsidR="00EA75AC">
        <w:t xml:space="preserve">); </w:t>
      </w:r>
      <w:ins w:id="140" w:author="Björn Jörges" w:date="2020-05-17T23:34:00Z">
        <w:r>
          <w:t xml:space="preserve">for “Air Drag: Absent” it is -0.01 (SE = 0.004), and -0.017 (SE = 0.005) for the interaction. That is, the difference between the large and small targets is smaller for the “Air Drag: Absent” condition than for the “Air Drag: Present” condition. Big targets were thus judged to hit the table further to the left than their small counterparts for both air drag conditions, </w:t>
        </w:r>
      </w:ins>
      <w:ins w:id="141" w:author="Björn Jörges" w:date="2020-05-17T23:42:00Z">
        <w:r w:rsidR="00795C86">
          <w:t>but</w:t>
        </w:r>
      </w:ins>
      <w:ins w:id="142" w:author="Björn Jörges" w:date="2020-05-17T23:34:00Z">
        <w:r>
          <w:t xml:space="preserve"> less so for “Air Drag: Absent”</w:t>
        </w:r>
      </w:ins>
      <w:ins w:id="143" w:author="Björn Jörges" w:date="2020-05-18T00:20:00Z">
        <w:r w:rsidR="002A26A1">
          <w:t xml:space="preserve">. While we did not predict </w:t>
        </w:r>
      </w:ins>
      <w:ins w:id="144" w:author="Björn Jörges" w:date="2020-05-18T00:21:00Z">
        <w:r w:rsidR="002A26A1">
          <w:t xml:space="preserve">any </w:t>
        </w:r>
      </w:ins>
      <w:ins w:id="145" w:author="Björn Jörges" w:date="2020-05-18T00:20:00Z">
        <w:r w:rsidR="002A26A1">
          <w:t>effect of “Ball Size”</w:t>
        </w:r>
      </w:ins>
      <w:ins w:id="146" w:author="Björn Jörges" w:date="2020-05-18T00:21:00Z">
        <w:r w:rsidR="002A26A1">
          <w:t xml:space="preserve">, the </w:t>
        </w:r>
      </w:ins>
      <w:ins w:id="147" w:author="Björn Jörges" w:date="2020-05-18T00:24:00Z">
        <w:r w:rsidR="002A26A1">
          <w:t xml:space="preserve">coefficient of the </w:t>
        </w:r>
      </w:ins>
      <w:ins w:id="148" w:author="Björn Jörges" w:date="2020-05-18T00:21:00Z">
        <w:r w:rsidR="002A26A1">
          <w:t>interaction term</w:t>
        </w:r>
      </w:ins>
      <w:ins w:id="149" w:author="Björn Jörges" w:date="2020-05-18T00:22:00Z">
        <w:r w:rsidR="002A26A1">
          <w:t xml:space="preserve"> </w:t>
        </w:r>
      </w:ins>
      <w:ins w:id="150" w:author="Björn Jörges" w:date="2020-05-18T00:24:00Z">
        <w:r w:rsidR="002A26A1">
          <w:t xml:space="preserve">did go </w:t>
        </w:r>
      </w:ins>
      <w:ins w:id="151" w:author="Björn Jörges" w:date="2020-05-18T00:23:00Z">
        <w:r w:rsidR="002A26A1">
          <w:t xml:space="preserve">into the </w:t>
        </w:r>
      </w:ins>
      <w:ins w:id="152" w:author="Björn Jörges" w:date="2020-05-18T00:24:00Z">
        <w:r w:rsidR="002A26A1">
          <w:t xml:space="preserve">predicted direction. We thus find strong evidence that humans </w:t>
        </w:r>
      </w:ins>
      <w:ins w:id="153" w:author="Björn Jörges" w:date="2020-05-18T00:25:00Z">
        <w:r w:rsidR="002A26A1">
          <w:t>do expect larger targets to be affected more heavily by air drag.</w:t>
        </w:r>
      </w:ins>
    </w:p>
    <w:p w14:paraId="24E2260B" w14:textId="562A8BEB" w:rsidR="007406AD" w:rsidRDefault="009766CE" w:rsidP="00603584">
      <w:pPr>
        <w:keepNext/>
        <w:jc w:val="both"/>
      </w:pPr>
      <w:commentRangeStart w:id="154"/>
      <w:commentRangeStart w:id="155"/>
      <w:ins w:id="156" w:author="Borja Aguado Ramirez" w:date="2020-05-15T03:57:00Z">
        <w:r>
          <w:rPr>
            <w:noProof/>
          </w:rPr>
          <w:lastRenderedPageBreak/>
          <w:drawing>
            <wp:inline distT="0" distB="0" distL="0" distR="0" wp14:anchorId="360DB5FC" wp14:editId="4389C5B4">
              <wp:extent cx="5934075" cy="3956050"/>
              <wp:effectExtent l="0" t="0" r="9525" b="635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3956050"/>
                      </a:xfrm>
                      <a:prstGeom prst="rect">
                        <a:avLst/>
                      </a:prstGeom>
                      <a:noFill/>
                      <a:ln>
                        <a:noFill/>
                      </a:ln>
                    </pic:spPr>
                  </pic:pic>
                </a:graphicData>
              </a:graphic>
            </wp:inline>
          </w:drawing>
        </w:r>
      </w:ins>
      <w:commentRangeEnd w:id="154"/>
      <w:ins w:id="157" w:author="Borja Aguado Ramirez" w:date="2020-05-15T05:45:00Z">
        <w:r w:rsidR="00051DE8">
          <w:rPr>
            <w:rStyle w:val="CommentReference"/>
          </w:rPr>
          <w:commentReference w:id="154"/>
        </w:r>
      </w:ins>
      <w:commentRangeEnd w:id="155"/>
      <w:r w:rsidR="004B0B80">
        <w:rPr>
          <w:rStyle w:val="CommentReference"/>
        </w:rPr>
        <w:commentReference w:id="155"/>
      </w:r>
      <w:ins w:id="158" w:author="Borja Aguado Ramirez" w:date="2020-05-15T03:57:00Z">
        <w:r w:rsidDel="00A05250">
          <w:rPr>
            <w:noProof/>
          </w:rPr>
          <w:t xml:space="preserve"> </w:t>
        </w:r>
      </w:ins>
      <w:del w:id="159" w:author="Borja Aguado Ramirez" w:date="2020-05-15T03:22:00Z">
        <w:r w:rsidR="0094481C" w:rsidDel="00A05250">
          <w:rPr>
            <w:noProof/>
          </w:rPr>
          <w:drawing>
            <wp:inline distT="0" distB="0" distL="0" distR="0" wp14:anchorId="4FA7B8E9" wp14:editId="5ABF9C5B">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del>
    </w:p>
    <w:p w14:paraId="326240FB" w14:textId="358D4DF9" w:rsidR="0094481C" w:rsidRDefault="007406AD" w:rsidP="00603584">
      <w:pPr>
        <w:pStyle w:val="Caption"/>
        <w:jc w:val="both"/>
      </w:pPr>
      <w:bookmarkStart w:id="160" w:name="_Ref37723620"/>
      <w:r>
        <w:lastRenderedPageBreak/>
        <w:t xml:space="preserve">Figure </w:t>
      </w:r>
      <w:fldSimple w:instr=" SEQ Figure \* ARABIC ">
        <w:r w:rsidR="002E7542">
          <w:rPr>
            <w:noProof/>
          </w:rPr>
          <w:t>3</w:t>
        </w:r>
      </w:fldSimple>
      <w:bookmarkEnd w:id="160"/>
      <w:r>
        <w:t xml:space="preserve">: </w:t>
      </w:r>
      <w:ins w:id="161" w:author="Björn Jörges" w:date="2020-05-16T18:55:00Z">
        <w:r w:rsidR="00C10C7F" w:rsidRPr="000E3421">
          <w:rPr>
            <w:b/>
            <w:bCs/>
          </w:rPr>
          <w:t>A &amp; C</w:t>
        </w:r>
        <w:r w:rsidR="00C10C7F">
          <w:t xml:space="preserve">. </w:t>
        </w:r>
      </w:ins>
      <w:r>
        <w:t>Distributions of error ratio</w:t>
      </w:r>
      <w:del w:id="162" w:author="Borja Aguado Ramírez" w:date="2020-05-13T03:00:00Z">
        <w:r w:rsidDel="009D36F7">
          <w:delText>n</w:delText>
        </w:r>
      </w:del>
      <w:r>
        <w:t xml:space="preserve">s for targets of 0.033 m and 0.12 m </w:t>
      </w:r>
      <w:del w:id="163" w:author="Borja Aguado Ramírez" w:date="2020-05-13T03:00:00Z">
        <w:r w:rsidDel="009D36F7">
          <w:delText>diameter</w:delText>
        </w:r>
      </w:del>
      <w:ins w:id="164" w:author="Borja Aguado Ramírez" w:date="2020-05-13T03:00:00Z">
        <w:r w:rsidR="009D36F7">
          <w:t>radi</w:t>
        </w:r>
      </w:ins>
      <w:ins w:id="165" w:author="Borja Aguado Ramirez" w:date="2020-05-14T18:14:00Z">
        <w:r w:rsidR="00EB7E6C">
          <w:t>i</w:t>
        </w:r>
      </w:ins>
      <w:ins w:id="166" w:author="Borja Aguado Ramírez" w:date="2020-05-13T03:00:00Z">
        <w:del w:id="167" w:author="Borja Aguado Ramirez" w:date="2020-05-14T18:14:00Z">
          <w:r w:rsidR="009D36F7" w:rsidDel="00EB7E6C">
            <w:delText>us</w:delText>
          </w:r>
        </w:del>
      </w:ins>
      <w:r>
        <w:t>.</w:t>
      </w:r>
      <w:r w:rsidR="00C206C5">
        <w:t xml:space="preserve"> Each small transparent dot represents the error ratio of one trial and participant. The fat black dot is the </w:t>
      </w:r>
      <w:del w:id="168" w:author="Borja Aguado Ramirez" w:date="2020-05-15T03:23:00Z">
        <w:r w:rsidR="00C206C5" w:rsidDel="00900EAE">
          <w:delText xml:space="preserve">median </w:delText>
        </w:r>
      </w:del>
      <w:ins w:id="169" w:author="Borja Aguado Ramirez" w:date="2020-05-15T03:23:00Z">
        <w:r w:rsidR="00900EAE">
          <w:t xml:space="preserve">mean </w:t>
        </w:r>
      </w:ins>
      <w:r w:rsidR="00C206C5">
        <w:t xml:space="preserve">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w:t>
      </w:r>
      <w:r w:rsidR="00C064B6" w:rsidRPr="000E3421">
        <w:rPr>
          <w:b/>
          <w:bCs/>
        </w:rPr>
        <w:t>A</w:t>
      </w:r>
      <w:r w:rsidR="00C064B6">
        <w:t xml:space="preserve">. Timing task. </w:t>
      </w:r>
      <w:ins w:id="170" w:author="Björn Jörges" w:date="2020-05-16T18:56:00Z">
        <w:r w:rsidR="008D2CE4" w:rsidRPr="000E3421">
          <w:rPr>
            <w:b/>
            <w:bCs/>
          </w:rPr>
          <w:t>C</w:t>
        </w:r>
      </w:ins>
      <w:del w:id="171" w:author="Björn Jörges" w:date="2020-05-16T18:56:00Z">
        <w:r w:rsidR="00C064B6" w:rsidDel="008D2CE4">
          <w:delText>B</w:delText>
        </w:r>
      </w:del>
      <w:r w:rsidR="00C064B6">
        <w:t>. Spatial task.</w:t>
      </w:r>
      <w:ins w:id="172" w:author="Björn Jörges" w:date="2020-05-16T18:55:00Z">
        <w:r w:rsidR="00C10C7F">
          <w:t xml:space="preserve"> </w:t>
        </w:r>
        <w:r w:rsidR="00C10C7F" w:rsidRPr="000E3421">
          <w:rPr>
            <w:b/>
            <w:bCs/>
          </w:rPr>
          <w:t>B &amp; D</w:t>
        </w:r>
        <w:r w:rsidR="00C10C7F">
          <w:t>. Mean error ratios for each condition (dots) plus/minus one standard</w:t>
        </w:r>
      </w:ins>
      <w:ins w:id="173" w:author="Björn Jörges" w:date="2020-05-16T18:56:00Z">
        <w:r w:rsidR="00C10C7F">
          <w:t xml:space="preserve"> error (error bars).</w:t>
        </w:r>
        <w:r w:rsidR="008D2CE4">
          <w:t xml:space="preserve"> </w:t>
        </w:r>
        <w:r w:rsidR="008D2CE4" w:rsidRPr="000E3421">
          <w:rPr>
            <w:b/>
            <w:bCs/>
          </w:rPr>
          <w:t>B</w:t>
        </w:r>
        <w:r w:rsidR="008D2CE4">
          <w:t xml:space="preserve">. Timing task. </w:t>
        </w:r>
        <w:r w:rsidR="008D2CE4" w:rsidRPr="000E3421">
          <w:rPr>
            <w:b/>
            <w:bCs/>
          </w:rPr>
          <w:t>D</w:t>
        </w:r>
        <w:r w:rsidR="008D2CE4">
          <w:t>. Spatial task.</w:t>
        </w:r>
      </w:ins>
    </w:p>
    <w:p w14:paraId="50A91BD2" w14:textId="4F562C2A" w:rsidR="00EE676B" w:rsidRDefault="00EE676B" w:rsidP="000E10F8"/>
    <w:p w14:paraId="37E9219F" w14:textId="63C5B390" w:rsidR="00603584" w:rsidRDefault="00603584" w:rsidP="00603584">
      <w:pPr>
        <w:pStyle w:val="Heading3"/>
      </w:pPr>
      <w:commentRangeStart w:id="174"/>
      <w:r>
        <w:t>Hypothesis 3: The influence of context information on motion extrapolation</w:t>
      </w:r>
    </w:p>
    <w:p w14:paraId="60041E6A" w14:textId="2FB18D3F" w:rsidR="002A31C6" w:rsidRDefault="00E77BC5" w:rsidP="000A2775">
      <w:pPr>
        <w:jc w:val="both"/>
      </w:pPr>
      <w:r>
        <w:t>While it is unlikely to find any effect of familiarity</w:t>
      </w:r>
      <w:r w:rsidR="00066B47">
        <w:t xml:space="preserve"> (Hypothesis</w:t>
      </w:r>
      <w:r w:rsidR="00BB7152">
        <w:t xml:space="preserve"> 3</w:t>
      </w:r>
      <w:r w:rsidR="00066B47">
        <w:t xml:space="preserve">) when we could not find an effect </w:t>
      </w:r>
      <w:r w:rsidR="00425E85">
        <w:t xml:space="preserve">of “Ball Size” </w:t>
      </w:r>
      <w:r w:rsidR="00066B47">
        <w:t xml:space="preserve">(Hypothesis 2), this failure to detect an effect </w:t>
      </w:r>
      <w:r w:rsidR="00BB7152">
        <w:t xml:space="preserve">of size </w:t>
      </w:r>
      <w:r w:rsidR="00066B47">
        <w:t xml:space="preserve">could be due to confounding factors. We therefore conduct the analysis planned for Hypothesis 3 nonetheless. </w:t>
      </w:r>
    </w:p>
    <w:p w14:paraId="3D0BA839" w14:textId="49B89A64" w:rsidR="00066B47" w:rsidRDefault="00066B47" w:rsidP="000A2775">
      <w:pPr>
        <w:jc w:val="both"/>
      </w:pPr>
      <w:r>
        <w:t xml:space="preserve">As before, we use Linear Mixed Modelling. For each task, we </w:t>
      </w:r>
      <w:r w:rsidR="00425E85">
        <w:t xml:space="preserve">establish </w:t>
      </w:r>
      <w:r>
        <w:t xml:space="preserve">a </w:t>
      </w:r>
      <w:r w:rsidR="00E152FD">
        <w:t>T</w:t>
      </w:r>
      <w:r>
        <w:t xml:space="preserve">est </w:t>
      </w:r>
      <w:r w:rsidR="00425E85">
        <w:t>M</w:t>
      </w:r>
      <w:r>
        <w:t>odel that includes “</w:t>
      </w:r>
      <w:r w:rsidR="00794692">
        <w:t xml:space="preserve">Ball </w:t>
      </w:r>
      <w:r>
        <w:t>Size”</w:t>
      </w:r>
      <w:r w:rsidR="00794692">
        <w:t xml:space="preserve"> (</w:t>
      </w:r>
      <w:r w:rsidR="00425E85">
        <w:t xml:space="preserve">a binary variable with the values “0.033” and “0.12”, </w:t>
      </w:r>
      <w:r w:rsidR="00794692">
        <w:t>as above)</w:t>
      </w:r>
      <w:r>
        <w:t xml:space="preserve"> and “</w:t>
      </w:r>
      <w:r w:rsidR="00794692">
        <w:t>Texture</w:t>
      </w:r>
      <w:r>
        <w:t>”</w:t>
      </w:r>
      <w:r w:rsidR="00794692">
        <w:t xml:space="preserve"> (a binary variable with the values “Basketball” and “Tennis ball”)</w:t>
      </w:r>
      <w:r>
        <w:t xml:space="preserve"> and their interaction as fixed effects</w:t>
      </w:r>
      <w:r w:rsidR="001525FD">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2975918" w:rsidR="00066B47" w:rsidRPr="0095639F" w:rsidRDefault="00145A1C"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02EF9309" w:rsidR="00066B47" w:rsidRPr="0095639F" w:rsidRDefault="00145A1C"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69A13EEF" w:rsidR="00066B47" w:rsidRDefault="00E152FD" w:rsidP="000A2775">
      <w:pPr>
        <w:jc w:val="both"/>
      </w:pPr>
      <w:r>
        <w:t>We then compared to</w:t>
      </w:r>
      <w:r w:rsidR="00066B47">
        <w:t xml:space="preserve"> </w:t>
      </w:r>
      <w:r>
        <w:t>a N</w:t>
      </w:r>
      <w:r w:rsidR="00066B47">
        <w:t xml:space="preserve">ull </w:t>
      </w:r>
      <w:r w:rsidR="00905227">
        <w:t>M</w:t>
      </w:r>
      <w:r w:rsidR="00066B47">
        <w:t>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66A3BF77" w:rsidR="00794692" w:rsidRPr="0095639F" w:rsidRDefault="00145A1C"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BD5BCD9" w:rsidR="00794692" w:rsidRPr="0095639F" w:rsidRDefault="00145A1C"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3D30018F" w:rsidR="004662F3" w:rsidRDefault="00122EC3" w:rsidP="000A2775">
      <w:pPr>
        <w:keepNext/>
        <w:jc w:val="both"/>
      </w:pPr>
      <w:r>
        <w:t xml:space="preserve">In line with the results for Hypothesis 2, we find that neither of the </w:t>
      </w:r>
      <w:r w:rsidR="00E152FD">
        <w:t>T</w:t>
      </w:r>
      <w:r>
        <w:t xml:space="preserve">est </w:t>
      </w:r>
      <w:r w:rsidR="00DD36AA">
        <w:t>M</w:t>
      </w:r>
      <w:r>
        <w:t xml:space="preserve">odels </w:t>
      </w:r>
      <w:r w:rsidR="00E152FD">
        <w:t>(</w:t>
      </w:r>
      <w:r w:rsidR="00F1311E">
        <w:t>i</w:t>
      </w:r>
      <w:r w:rsidR="00E152FD">
        <w:t>nteraction</w:t>
      </w:r>
      <w:r w:rsidR="008176CC">
        <w:t xml:space="preserve"> and main effects</w:t>
      </w:r>
      <w:r w:rsidR="00E152FD">
        <w:t xml:space="preserve">) </w:t>
      </w:r>
      <w:r>
        <w:t>is significantly better than the</w:t>
      </w:r>
      <w:r w:rsidR="00E152FD">
        <w:t>ir</w:t>
      </w:r>
      <w:r>
        <w:t xml:space="preserve"> respective </w:t>
      </w:r>
      <w:r w:rsidR="00E152FD">
        <w:t>N</w:t>
      </w:r>
      <w:r>
        <w:t>ull model</w:t>
      </w:r>
      <w:r w:rsidR="00E152FD">
        <w:t>s (</w:t>
      </w:r>
      <w:r w:rsidR="008176CC">
        <w:t>only m</w:t>
      </w:r>
      <w:r w:rsidR="00E152FD">
        <w:t>ain Effects</w:t>
      </w:r>
      <m:oMath>
        <m:r>
          <w:rPr>
            <w:rFonts w:ascii="Cambria Math" w:hAnsi="Cambria Math"/>
          </w:rPr>
          <m:t>;</m:t>
        </m:r>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12; </m:t>
        </m:r>
      </m:oMath>
      <w:r>
        <w:rPr>
          <w:rFonts w:eastAsiaTheme="minorEastAsia"/>
        </w:rPr>
        <w:t xml:space="preserve"> </w:t>
      </w:r>
      <w:r>
        <w:t>p </w:t>
      </w:r>
      <w:r>
        <w:rPr>
          <w:lang w:val="en-CA"/>
        </w:rPr>
        <w:t xml:space="preserve">= </w:t>
      </w:r>
      <w:r>
        <w:rPr>
          <w:lang w:val="en-CA"/>
        </w:rPr>
        <w:lastRenderedPageBreak/>
        <w:t xml:space="preserve">0.91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47;  </m:t>
        </m:r>
      </m:oMath>
      <w:r>
        <w:t>p </w:t>
      </w:r>
      <w:r>
        <w:rPr>
          <w:lang w:val="en-CA"/>
        </w:rPr>
        <w:t>= 0.50</w:t>
      </w:r>
      <w:r>
        <w:t xml:space="preserve"> for the 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174"/>
      <w:r w:rsidR="009E4144">
        <w:rPr>
          <w:rStyle w:val="CommentReference"/>
        </w:rPr>
        <w:commentReference w:id="174"/>
      </w:r>
      <w:r w:rsidR="004662F3">
        <w:t xml:space="preserve">and </w:t>
      </w:r>
      <w:commentRangeStart w:id="175"/>
      <w:r w:rsidR="004662F3">
        <w:t>texture</w:t>
      </w:r>
      <w:commentRangeEnd w:id="175"/>
      <w:r w:rsidR="009E4144">
        <w:rPr>
          <w:rStyle w:val="CommentReference"/>
        </w:rPr>
        <w:commentReference w:id="175"/>
      </w:r>
      <w:r w:rsidR="004662F3">
        <w:t>.</w:t>
      </w:r>
    </w:p>
    <w:p w14:paraId="0B27AF25" w14:textId="5A125F54" w:rsidR="002E7542" w:rsidRDefault="0085341C" w:rsidP="002E7542">
      <w:pPr>
        <w:keepNext/>
      </w:pPr>
      <w:ins w:id="176" w:author="Borja Aguado Ramirez" w:date="2020-05-15T03:58:00Z">
        <w:r>
          <w:rPr>
            <w:noProof/>
          </w:rPr>
          <w:lastRenderedPageBreak/>
          <w:drawing>
            <wp:inline distT="0" distB="0" distL="0" distR="0" wp14:anchorId="3257B58E" wp14:editId="1AE65853">
              <wp:extent cx="5929312" cy="395287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r w:rsidDel="0063682F">
          <w:rPr>
            <w:noProof/>
          </w:rPr>
          <w:t xml:space="preserve"> </w:t>
        </w:r>
      </w:ins>
      <w:del w:id="177" w:author="Borja Aguado Ramirez" w:date="2020-05-15T03:32:00Z">
        <w:r w:rsidR="002E7542" w:rsidDel="0063682F">
          <w:rPr>
            <w:noProof/>
          </w:rPr>
          <w:drawing>
            <wp:inline distT="0" distB="0" distL="0" distR="0" wp14:anchorId="39730F40" wp14:editId="16D7E815">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del>
    </w:p>
    <w:p w14:paraId="4598E8AE" w14:textId="5CBDEA4A" w:rsidR="0069651A" w:rsidRDefault="002E7542" w:rsidP="00E35B02">
      <w:pPr>
        <w:pStyle w:val="Caption"/>
        <w:jc w:val="both"/>
      </w:pPr>
      <w:bookmarkStart w:id="178" w:name="_Ref37837345"/>
      <w:r>
        <w:lastRenderedPageBreak/>
        <w:t xml:space="preserve">Figure </w:t>
      </w:r>
      <w:fldSimple w:instr=" SEQ Figure \* ARABIC ">
        <w:r>
          <w:rPr>
            <w:noProof/>
          </w:rPr>
          <w:t>4</w:t>
        </w:r>
      </w:fldSimple>
      <w:bookmarkEnd w:id="178"/>
      <w:r>
        <w:t xml:space="preserve">: </w:t>
      </w:r>
      <w:ins w:id="179" w:author="Björn Jörges" w:date="2020-05-16T18:59:00Z">
        <w:r w:rsidR="00425E85" w:rsidRPr="009F47A0">
          <w:rPr>
            <w:b/>
            <w:bCs/>
          </w:rPr>
          <w:t>A &amp; C.</w:t>
        </w:r>
        <w:r w:rsidR="00425E85">
          <w:t xml:space="preserve"> </w:t>
        </w:r>
      </w:ins>
      <w:r>
        <w:t xml:space="preserve">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w:t>
      </w:r>
      <w:del w:id="180" w:author="Borja Aguado Ramirez" w:date="2020-05-15T03:23:00Z">
        <w:r w:rsidDel="00900EAE">
          <w:delText xml:space="preserve">median </w:delText>
        </w:r>
      </w:del>
      <w:ins w:id="181" w:author="Borja Aguado Ramirez" w:date="2020-05-15T03:23:00Z">
        <w:r w:rsidR="00900EAE">
          <w:t xml:space="preserve">mean </w:t>
        </w:r>
      </w:ins>
      <w:r>
        <w:t xml:space="preserve">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ins w:id="182" w:author="Björn Jörges" w:date="2020-05-16T18:59:00Z">
        <w:r w:rsidR="00425E85">
          <w:rPr>
            <w:b/>
            <w:bCs/>
          </w:rPr>
          <w:t>C</w:t>
        </w:r>
      </w:ins>
      <w:del w:id="183" w:author="Björn Jörges" w:date="2020-05-16T18:59:00Z">
        <w:r w:rsidRPr="004662F3" w:rsidDel="00425E85">
          <w:rPr>
            <w:b/>
            <w:bCs/>
          </w:rPr>
          <w:delText>B</w:delText>
        </w:r>
      </w:del>
      <w:r>
        <w:t>. Spatial task.</w:t>
      </w:r>
      <w:ins w:id="184" w:author="Björn Jörges" w:date="2020-05-16T18:59:00Z">
        <w:r w:rsidR="00425E85">
          <w:t xml:space="preserve"> </w:t>
        </w:r>
        <w:r w:rsidR="00425E85" w:rsidRPr="009F47A0">
          <w:rPr>
            <w:b/>
            <w:bCs/>
          </w:rPr>
          <w:t>B &amp; D.</w:t>
        </w:r>
        <w:r w:rsidR="00425E85">
          <w:t xml:space="preserve"> Mean error ratios for each condition (dots) plus/minus one standard error (error bars). </w:t>
        </w:r>
        <w:r w:rsidR="00425E85" w:rsidRPr="009F47A0">
          <w:rPr>
            <w:b/>
            <w:bCs/>
          </w:rPr>
          <w:t>B.</w:t>
        </w:r>
        <w:r w:rsidR="00425E85">
          <w:t xml:space="preserve"> Timing task. </w:t>
        </w:r>
        <w:r w:rsidR="00425E85" w:rsidRPr="009F47A0">
          <w:rPr>
            <w:b/>
            <w:bCs/>
          </w:rPr>
          <w:t>D</w:t>
        </w:r>
        <w:r w:rsidR="00425E85">
          <w:t>. Spatial task.</w:t>
        </w:r>
      </w:ins>
    </w:p>
    <w:p w14:paraId="54BBD4E7" w14:textId="185D4AE2" w:rsidR="002E7542" w:rsidDel="00DD36AA" w:rsidRDefault="002E7542" w:rsidP="001B5DC4">
      <w:pPr>
        <w:rPr>
          <w:del w:id="185" w:author="Borja Aguado Ramirez" w:date="2020-05-15T04:01:00Z"/>
        </w:rPr>
      </w:pPr>
    </w:p>
    <w:p w14:paraId="0E26BABC" w14:textId="0CA9AC02" w:rsidR="00F66F41" w:rsidRDefault="00F66F41" w:rsidP="002F0A4C">
      <w:pPr>
        <w:pStyle w:val="Heading1"/>
      </w:pPr>
      <w:r>
        <w:t>Discussion</w:t>
      </w:r>
    </w:p>
    <w:p w14:paraId="3A8CBED7" w14:textId="6E4E7862" w:rsidR="00F66F41" w:rsidRDefault="00A51228" w:rsidP="00B22037">
      <w:pPr>
        <w:jc w:val="both"/>
      </w:pPr>
      <w:r>
        <w:t xml:space="preserve">This study set out to </w:t>
      </w:r>
      <w:r w:rsidR="000E3421">
        <w:t>examine</w:t>
      </w:r>
      <w:ins w:id="186" w:author="Björn Jörges" w:date="2020-05-16T19:00:00Z">
        <w:r w:rsidR="000E3421">
          <w:t xml:space="preserve"> </w:t>
        </w:r>
      </w:ins>
      <w:r>
        <w:t xml:space="preserve">whether </w:t>
      </w:r>
      <w:r w:rsidR="00E14AA4">
        <w:t>air drag is among the physical properties</w:t>
      </w:r>
      <w:r w:rsidR="000E3421">
        <w:t xml:space="preserve"> of the world that</w:t>
      </w:r>
      <w:r w:rsidR="00E14AA4">
        <w:t xml:space="preserve"> humans represent</w:t>
      </w:r>
      <w:r w:rsidR="000E3421">
        <w:t xml:space="preserve"> and use for their interactions with the world</w:t>
      </w:r>
      <w:r w:rsidR="00E14AA4">
        <w:t xml:space="preserve">.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r w:rsidR="000E3421">
        <w:t>This suggests that humans have very limited awareness of, and control over, the internal models that guide their interactions with the world.</w:t>
      </w:r>
    </w:p>
    <w:p w14:paraId="3A06EE2C" w14:textId="7E57A478" w:rsidR="001559C8" w:rsidRDefault="00BE7983" w:rsidP="001559C8">
      <w:pPr>
        <w:jc w:val="both"/>
        <w:rPr>
          <w:ins w:id="187" w:author="Borja Aguado Ramirez" w:date="2020-05-15T05:13:00Z"/>
        </w:rPr>
      </w:pPr>
      <w:r>
        <w:t xml:space="preserve">While our data provide compelling evidence that humans use either an air drag-based model or an air drag-independent model rather than switching between both, our conclusions are less clear which of the two models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188"/>
      <w:r w:rsidR="00B91A13" w:rsidRPr="00A84BFB">
        <w:rPr>
          <w:lang w:val="en-GB"/>
        </w:rPr>
        <w:t>?</w:t>
      </w:r>
      <w:ins w:id="189" w:author="Björn Jörges" w:date="2020-05-16T19:03:00Z">
        <w:r w:rsidR="000E3421">
          <w:rPr>
            <w:lang w:val="en-GB"/>
          </w:rPr>
          <w:t xml:space="preserve"> </w:t>
        </w:r>
      </w:ins>
      <w:r w:rsidR="007B0171" w:rsidRPr="007B0171">
        <w:rPr>
          <w:lang w:val="en-GB"/>
        </w:rPr>
        <w:t xml:space="preserve">Air resistance does not affect the spatial and temporal domains in a parabolic trajectory in the same way. The effect in the </w:t>
      </w:r>
      <w:r w:rsidR="00360D99">
        <w:rPr>
          <w:lang w:val="en-GB"/>
        </w:rPr>
        <w:t>temporal</w:t>
      </w:r>
      <w:r w:rsidR="007B0171" w:rsidRPr="007B0171">
        <w:rPr>
          <w:lang w:val="en-GB"/>
        </w:rPr>
        <w:t xml:space="preserve"> domain is </w:t>
      </w:r>
      <w:r w:rsidR="000E3421">
        <w:rPr>
          <w:lang w:val="en-GB"/>
        </w:rPr>
        <w:t>offset</w:t>
      </w:r>
      <w:r w:rsidR="007B0171" w:rsidRPr="007B0171">
        <w:rPr>
          <w:lang w:val="en-GB"/>
        </w:rPr>
        <w:t xml:space="preserve"> between </w:t>
      </w:r>
      <w:r w:rsidR="00360D99">
        <w:rPr>
          <w:lang w:val="en-GB"/>
        </w:rPr>
        <w:t xml:space="preserve">the ascending and descending phases </w:t>
      </w:r>
      <w:r w:rsidR="007B0171" w:rsidRPr="007B0171">
        <w:rPr>
          <w:lang w:val="en-GB"/>
        </w:rPr>
        <w:t>of the parabola</w:t>
      </w:r>
      <w:r w:rsidR="00360D99">
        <w:rPr>
          <w:lang w:val="en-GB"/>
        </w:rPr>
        <w:t xml:space="preserve">. </w:t>
      </w:r>
      <w:r w:rsidR="004A06DF">
        <w:rPr>
          <w:lang w:val="en-GB"/>
        </w:rPr>
        <w:t>I</w:t>
      </w:r>
      <w:r w:rsidR="00233160">
        <w:rPr>
          <w:lang w:val="en-GB"/>
        </w:rPr>
        <w:t xml:space="preserve">n fact, </w:t>
      </w:r>
      <w:r w:rsidR="002C388C">
        <w:rPr>
          <w:lang w:val="en-GB"/>
        </w:rPr>
        <w:t xml:space="preserve">when returning to its initial height, </w:t>
      </w:r>
      <w:r w:rsidR="004A06DF">
        <w:rPr>
          <w:lang w:val="en-GB"/>
        </w:rPr>
        <w:t>the</w:t>
      </w:r>
      <w:r w:rsidR="00307201">
        <w:rPr>
          <w:lang w:val="en-GB"/>
        </w:rPr>
        <w:t xml:space="preserve"> vertical acceleration </w:t>
      </w:r>
      <w:r w:rsidR="004A06DF">
        <w:rPr>
          <w:lang w:val="en-GB"/>
        </w:rPr>
        <w:t>is nearly equal between the gravity and the no gravity condition</w:t>
      </w:r>
      <w:r w:rsidR="007B0171" w:rsidRPr="007B0171">
        <w:rPr>
          <w:lang w:val="en-GB"/>
        </w:rPr>
        <w:t>(see Figure 1).</w:t>
      </w:r>
      <w:r w:rsidR="00C80A7F">
        <w:rPr>
          <w:lang w:val="en-GB"/>
        </w:rPr>
        <w:t xml:space="preserve"> </w:t>
      </w:r>
      <w:r w:rsidR="007B0171" w:rsidRPr="007B0171">
        <w:rPr>
          <w:lang w:val="en-GB"/>
        </w:rPr>
        <w:t xml:space="preserve">In the spatial domain, the ball decelerates constantly from its launch. In the case of this </w:t>
      </w:r>
      <w:r w:rsidR="00F04567" w:rsidRPr="007B0171">
        <w:rPr>
          <w:lang w:val="en-GB"/>
        </w:rPr>
        <w:t>experiment</w:t>
      </w:r>
      <w:r w:rsidR="00F04567">
        <w:rPr>
          <w:lang w:val="en-GB"/>
        </w:rPr>
        <w:t>,</w:t>
      </w:r>
      <w:r w:rsidR="00F04567" w:rsidRPr="007B0171">
        <w:rPr>
          <w:lang w:val="en-GB"/>
        </w:rPr>
        <w:t xml:space="preserve"> horizontal</w:t>
      </w:r>
      <w:r w:rsidR="007B0171" w:rsidRPr="007B0171">
        <w:rPr>
          <w:lang w:val="en-GB"/>
        </w:rPr>
        <w:t xml:space="preserve"> velocity is reduced </w:t>
      </w:r>
      <w:r w:rsidR="00C80A7F">
        <w:rPr>
          <w:lang w:val="en-GB"/>
        </w:rPr>
        <w:t xml:space="preserve">up </w:t>
      </w:r>
      <w:r w:rsidR="007B0171" w:rsidRPr="007B0171">
        <w:rPr>
          <w:lang w:val="en-GB"/>
        </w:rPr>
        <w:t xml:space="preserve">to </w:t>
      </w:r>
      <w:r w:rsidR="00C80A7F">
        <w:rPr>
          <w:lang w:val="en-GB"/>
        </w:rPr>
        <w:t xml:space="preserve">a </w:t>
      </w:r>
      <w:r w:rsidR="007B0171" w:rsidRPr="007B0171">
        <w:rPr>
          <w:lang w:val="en-GB"/>
        </w:rPr>
        <w:t xml:space="preserve">15% at a mean rate </w:t>
      </w:r>
      <w:r w:rsidR="00F04567" w:rsidRPr="007B0171">
        <w:rPr>
          <w:lang w:val="en-GB"/>
        </w:rPr>
        <w:t xml:space="preserve">of </w:t>
      </w:r>
      <w:r w:rsidR="007B0171" w:rsidRPr="007B0171">
        <w:rPr>
          <w:lang w:val="en-GB"/>
        </w:rPr>
        <w:t>-0.29</w:t>
      </w:r>
      <w:r w:rsidR="00BF219C">
        <w:rPr>
          <w:lang w:val="en-GB"/>
        </w:rPr>
        <w:t xml:space="preserve"> </w:t>
      </w:r>
      <m:oMath>
        <m:r>
          <w:rPr>
            <w:rFonts w:ascii="Cambria Math" w:hAnsi="Cambria Math"/>
            <w:lang w:val="en-GB"/>
          </w:rPr>
          <m:t>m/</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2</m:t>
            </m:r>
          </m:sup>
        </m:sSup>
      </m:oMath>
      <w:r w:rsidR="00DD677B">
        <w:rPr>
          <w:rFonts w:eastAsiaTheme="minorEastAsia"/>
          <w:lang w:val="en-GB"/>
        </w:rPr>
        <w:t xml:space="preserve"> </w:t>
      </w:r>
      <w:r w:rsidR="00DD677B" w:rsidRPr="007B0171">
        <w:rPr>
          <w:lang w:val="en-GB"/>
        </w:rPr>
        <w:t>(see Figure 1</w:t>
      </w:r>
      <w:r w:rsidR="00606A42">
        <w:rPr>
          <w:lang w:val="en-GB"/>
        </w:rPr>
        <w:t>B</w:t>
      </w:r>
      <w:r w:rsidR="00DD677B" w:rsidRPr="007B0171">
        <w:rPr>
          <w:lang w:val="en-GB"/>
        </w:rPr>
        <w:t>)</w:t>
      </w:r>
      <w:r w:rsidR="00BF219C">
        <w:rPr>
          <w:rFonts w:eastAsiaTheme="minorEastAsia"/>
          <w:lang w:val="en-GB"/>
        </w:rPr>
        <w:t>, which</w:t>
      </w:r>
      <w:r w:rsidR="006F5A5D">
        <w:rPr>
          <w:rFonts w:eastAsiaTheme="minorEastAsia"/>
          <w:lang w:val="en-GB"/>
        </w:rPr>
        <w:t xml:space="preserve"> an observer might be able to exploit </w:t>
      </w:r>
      <w:r w:rsidR="00606A42">
        <w:t>to some extent</w:t>
      </w:r>
      <w:r w:rsidR="007B0171" w:rsidRPr="007B0171">
        <w:rPr>
          <w:lang w:val="en-GB"/>
        </w:rPr>
        <w:t>. For this reason, if a model including air</w:t>
      </w:r>
      <w:r w:rsidR="000E3421">
        <w:rPr>
          <w:lang w:val="en-GB"/>
        </w:rPr>
        <w:t xml:space="preserve"> </w:t>
      </w:r>
      <w:r w:rsidR="007B0171" w:rsidRPr="007B0171">
        <w:rPr>
          <w:lang w:val="en-GB"/>
        </w:rPr>
        <w:t xml:space="preserve">drag </w:t>
      </w:r>
      <w:r w:rsidR="00606A42">
        <w:rPr>
          <w:lang w:val="en-GB"/>
        </w:rPr>
        <w:t>is</w:t>
      </w:r>
      <w:r w:rsidR="007B0171" w:rsidRPr="007B0171">
        <w:rPr>
          <w:lang w:val="en-GB"/>
        </w:rPr>
        <w:t xml:space="preserve"> applied, the experimental conditions used </w:t>
      </w:r>
      <w:r w:rsidR="007B0171" w:rsidRPr="000E3421">
        <w:t>favor</w:t>
      </w:r>
      <w:r w:rsidR="007B0171" w:rsidRPr="007B0171">
        <w:rPr>
          <w:lang w:val="en-GB"/>
        </w:rPr>
        <w:t xml:space="preserve"> its detection in the </w:t>
      </w:r>
      <w:r w:rsidR="00EB151A">
        <w:rPr>
          <w:lang w:val="en-GB"/>
        </w:rPr>
        <w:t>spatial</w:t>
      </w:r>
      <w:r w:rsidR="007B0171" w:rsidRPr="007B0171">
        <w:rPr>
          <w:lang w:val="en-GB"/>
        </w:rPr>
        <w:t xml:space="preserve"> domain, </w:t>
      </w:r>
      <w:r w:rsidR="00606A42">
        <w:rPr>
          <w:lang w:val="en-GB"/>
        </w:rPr>
        <w:t>while a detection in the temporal domain is far more difficult</w:t>
      </w:r>
      <w:r w:rsidR="007B0171" w:rsidRPr="007B0171">
        <w:rPr>
          <w:lang w:val="en-GB"/>
        </w:rPr>
        <w:t>.</w:t>
      </w:r>
      <w:r w:rsidR="001559C8" w:rsidRPr="001559C8">
        <w:rPr>
          <w:lang w:val="en-GB"/>
        </w:rPr>
        <w:t xml:space="preserve"> </w:t>
      </w:r>
      <w:r w:rsidR="001559C8">
        <w:rPr>
          <w:lang w:val="en-GB"/>
        </w:rPr>
        <w:t>Overall, the spatial task thus provides the more sensitive test for Hypothesis 1.</w:t>
      </w:r>
    </w:p>
    <w:p w14:paraId="3E096A6A" w14:textId="42D6A21E" w:rsidR="009B5E1D" w:rsidRPr="005B244E" w:rsidDel="00C63E7B" w:rsidRDefault="00F51F26" w:rsidP="00B22037">
      <w:pPr>
        <w:jc w:val="both"/>
        <w:rPr>
          <w:del w:id="190" w:author="Borja Aguado Ramirez" w:date="2020-05-15T05:33:00Z"/>
        </w:rPr>
      </w:pPr>
      <w:r>
        <w:t xml:space="preserve">Regarding Hypothesis 2, we could not find evidence that our participants took the different object sizes into account to extrapolate motion accordingly. </w:t>
      </w:r>
      <w:r w:rsidR="00E540B0">
        <w:t xml:space="preserve">If humans use an air drag-based model, we </w:t>
      </w:r>
      <w:r w:rsidR="005260A9">
        <w:t xml:space="preserve">should see </w:t>
      </w:r>
      <w:r w:rsidR="00E540B0">
        <w:t xml:space="preserve">no differences between the ball sizes for </w:t>
      </w:r>
      <w:r w:rsidR="005260A9">
        <w:t xml:space="preserve">the </w:t>
      </w:r>
      <w:r w:rsidR="000E3421">
        <w:t>“</w:t>
      </w:r>
      <w:r w:rsidR="005260A9">
        <w:t>Air Drag: Present</w:t>
      </w:r>
      <w:r w:rsidR="000E3421">
        <w:t>”</w:t>
      </w:r>
      <w:r w:rsidR="005260A9">
        <w:t xml:space="preserve"> condition in both the temporal and the </w:t>
      </w:r>
      <w:r w:rsidR="005260A9">
        <w:lastRenderedPageBreak/>
        <w:t xml:space="preserve">spatial domain. For the </w:t>
      </w:r>
      <w:r w:rsidR="000E3421">
        <w:t>“</w:t>
      </w:r>
      <w:r w:rsidR="005260A9">
        <w:t>Air Drag: Absent</w:t>
      </w:r>
      <w:r w:rsidR="000E3421">
        <w:t>”</w:t>
      </w:r>
      <w:r w:rsidR="005260A9">
        <w:t xml:space="preserve"> condition</w:t>
      </w:r>
      <w:r w:rsidR="00701E25">
        <w:t xml:space="preserve"> in the temporal domain</w:t>
      </w:r>
      <w:r w:rsidR="005260A9">
        <w:t>, we would expect participants to respond earlier for</w:t>
      </w:r>
      <w:r w:rsidR="00701E25">
        <w:t xml:space="preserve"> smaller targets than for larger targets. In the spatial domain, we would observe an undershoot</w:t>
      </w:r>
      <w:r w:rsidR="00AF0FAB">
        <w:t xml:space="preserve"> (i.e., response too far to the left)</w:t>
      </w:r>
      <w:r w:rsidR="00701E25">
        <w:t xml:space="preserve"> for bigger targets with regard to smaller targets. </w:t>
      </w:r>
      <w:r w:rsidR="00271FD1">
        <w:t xml:space="preserve">This </w:t>
      </w:r>
      <w:r w:rsidR="000E3421">
        <w:t>pattern was not present in our data:</w:t>
      </w:r>
      <w:r w:rsidR="00271FD1">
        <w:t xml:space="preserve"> </w:t>
      </w:r>
      <w:r w:rsidR="000E3421">
        <w:t>i</w:t>
      </w:r>
      <w:r w:rsidR="00271FD1">
        <w:t xml:space="preserve">n the temporal domain, the pattern somewhat resembles our predictions, but the data is too noisy to draw any conclusions. In the spatial domain, we find an </w:t>
      </w:r>
      <w:r w:rsidR="00AF0FAB">
        <w:t xml:space="preserve">overshoot (i.e., response too far to the right) </w:t>
      </w:r>
      <w:r w:rsidR="00271FD1">
        <w:t>for smaller</w:t>
      </w:r>
      <w:r w:rsidR="00AF0FAB">
        <w:t xml:space="preserve"> targets with respect to bigger targets, and this overshoot is bigger in the “Air Drag: Present” than in the “Air Drag: Absent” condition. This is opposed to our hypothesis and might reflect confounding biases induced by differing target sizes. </w:t>
      </w:r>
      <w:r w:rsidR="00205DB3">
        <w:t xml:space="preserve">Since Hypothesis 2 was not supported by the data, </w:t>
      </w:r>
      <w:r w:rsidR="000A2775">
        <w:t>it was quite unlikely to find any evidence for Hypothesis 3, and our analysis confirmed, indeed, that there was no interaction between ball size and texture</w:t>
      </w:r>
      <w:r w:rsidR="00EE7E82">
        <w:t>.</w:t>
      </w:r>
      <w:commentRangeEnd w:id="188"/>
      <w:r w:rsidR="002F0A4C">
        <w:rPr>
          <w:rStyle w:val="CommentReference"/>
        </w:rPr>
        <w:commentReference w:id="188"/>
      </w:r>
      <w:r w:rsidR="00BE7983">
        <w:t xml:space="preserve">It has to be noted that, especially in virtual reality, it is hard to eliminate biases </w:t>
      </w:r>
      <w:r w:rsidR="000A2775">
        <w:t xml:space="preserve">introduced by the </w:t>
      </w:r>
      <w:r w:rsidR="00F11E4B">
        <w:t xml:space="preserve">not </w:t>
      </w:r>
      <w:r w:rsidR="00360D99">
        <w:t xml:space="preserve">fully </w:t>
      </w:r>
      <w:r w:rsidR="00F11E4B">
        <w:t xml:space="preserve">ecological </w:t>
      </w:r>
      <w:r w:rsidR="000A2775">
        <w:t xml:space="preserve">mode of </w:t>
      </w:r>
      <w:r w:rsidR="00F11E4B">
        <w:t>presentatio</w:t>
      </w:r>
      <w:r w:rsidR="000A2775">
        <w:t>n</w:t>
      </w:r>
      <w:r w:rsidR="00BE7983">
        <w:t xml:space="preserve">. For example, it has been observed that distances are often underestimated in virtual reality </w:t>
      </w:r>
      <w:r w:rsidR="00BE7983">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BE7983">
        <w:fldChar w:fldCharType="separate"/>
      </w:r>
      <w:r w:rsidR="00BE7983" w:rsidRPr="00BE7983">
        <w:rPr>
          <w:noProof/>
        </w:rPr>
        <w:t>(Messing &amp; Durgin, 2005)</w:t>
      </w:r>
      <w:r w:rsidR="00BE7983">
        <w:fldChar w:fldCharType="end"/>
      </w:r>
      <w:r w:rsidR="00BE7983">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191"/>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w:t>
      </w:r>
      <w:ins w:id="192" w:author="Björn Jörges" w:date="2020-05-16T19:07:00Z">
        <w:r w:rsidR="002B465B">
          <w:t>(“</w:t>
        </w:r>
      </w:ins>
      <w:r w:rsidR="00534A34">
        <w:t>compression</w:t>
      </w:r>
      <w:ins w:id="193" w:author="Björn Jörges" w:date="2020-05-16T19:07:00Z">
        <w:r w:rsidR="002B465B">
          <w:t>”)</w:t>
        </w:r>
      </w:ins>
      <w:r w:rsidR="00534A34">
        <w:t xml:space="preserve">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component of the motion should be more robust. A smaller physical distance paired with the same gravity value would thus lead to the object being perceived to return faster to its initial height than it actually does, leading to an undershoot in the spatial responses. However, this would also lead to a temporal underestimation of the time-to-contact, and too early responses in the timing task, which we do not observe in our data.</w:t>
      </w:r>
      <w:commentRangeEnd w:id="191"/>
      <w:r w:rsidR="002B465B">
        <w:t>l</w:t>
      </w:r>
      <w:r w:rsidR="002F0A4C">
        <w:rPr>
          <w:rStyle w:val="CommentReference"/>
        </w:rPr>
        <w:commentReference w:id="191"/>
      </w: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194"/>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2D02A31B"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e did not find effects of target size, i.e., participants seemed to expect the same air drag forces regardless of the size of the target. We </w:t>
      </w:r>
      <w:r w:rsidR="00F02880">
        <w:t>cannot</w:t>
      </w:r>
      <w:r w:rsidR="005B244E">
        <w:t xml:space="preserve"> say with certainty whether this occurs equally in real </w:t>
      </w:r>
      <w:r w:rsidR="00DD2998">
        <w:t>life or</w:t>
      </w:r>
      <w:r w:rsidR="005B244E">
        <w:t xml:space="preserve"> is an artifact of presentation in virtual reality. </w:t>
      </w:r>
      <w:r w:rsidR="006A5074">
        <w:t xml:space="preserve">Finally, the failure </w:t>
      </w:r>
      <w:r w:rsidR="006A5074">
        <w:lastRenderedPageBreak/>
        <w:t xml:space="preserve">to demonstrate an effect of target size precluded us from </w:t>
      </w:r>
      <w:r w:rsidR="00A530B9">
        <w:t xml:space="preserve">duly </w:t>
      </w:r>
      <w:r w:rsidR="006A5074">
        <w:t xml:space="preserve">testing Hypothesis 3 about the interplay of prior knowledge of the object and online visual information about its size. </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194"/>
      <w:r w:rsidR="002F0A4C">
        <w:rPr>
          <w:rStyle w:val="CommentReference"/>
        </w:rPr>
        <w:commentReference w:id="194"/>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BA was supported by the fellowship FPU17/01248 from Ministerio de Educación y Formación</w:t>
      </w:r>
      <w:r>
        <w:t xml:space="preserve"> </w:t>
      </w:r>
      <w:r w:rsidRPr="00091DE0">
        <w:t xml:space="preserve">Profesional of the Spanish government. </w:t>
      </w:r>
      <w:r w:rsidR="003672A6">
        <w:t>BJ was funded by the Canadian Space Agency (</w:t>
      </w:r>
      <w:commentRangeStart w:id="195"/>
      <w:r w:rsidR="003672A6">
        <w:t>CSA</w:t>
      </w:r>
      <w:commentRangeEnd w:id="195"/>
      <w:r w:rsidR="00C62312" w:rsidRPr="00091DE0">
        <w:commentReference w:id="195"/>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t>References</w:t>
      </w:r>
    </w:p>
    <w:p w14:paraId="25EACB62" w14:textId="608286FA" w:rsidR="00CB48E5" w:rsidRPr="00CB48E5" w:rsidRDefault="00410C3D" w:rsidP="00CB48E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B48E5" w:rsidRPr="00CB48E5">
        <w:rPr>
          <w:rFonts w:ascii="Calibri" w:hAnsi="Calibri" w:cs="Calibri"/>
          <w:noProof/>
          <w:szCs w:val="24"/>
        </w:rPr>
        <w:t xml:space="preserve">Adams, W. J., Graf, E. W., &amp; Ernst, M. O. (2004). Experience can change the “light-from-above” prior. </w:t>
      </w:r>
      <w:r w:rsidR="00CB48E5" w:rsidRPr="00CB48E5">
        <w:rPr>
          <w:rFonts w:ascii="Calibri" w:hAnsi="Calibri" w:cs="Calibri"/>
          <w:i/>
          <w:iCs/>
          <w:noProof/>
          <w:szCs w:val="24"/>
        </w:rPr>
        <w:t>Nature Neuroscience</w:t>
      </w:r>
      <w:r w:rsidR="00CB48E5" w:rsidRPr="00CB48E5">
        <w:rPr>
          <w:rFonts w:ascii="Calibri" w:hAnsi="Calibri" w:cs="Calibri"/>
          <w:noProof/>
          <w:szCs w:val="24"/>
        </w:rPr>
        <w:t xml:space="preserve">, </w:t>
      </w:r>
      <w:r w:rsidR="00CB48E5" w:rsidRPr="00CB48E5">
        <w:rPr>
          <w:rFonts w:ascii="Calibri" w:hAnsi="Calibri" w:cs="Calibri"/>
          <w:i/>
          <w:iCs/>
          <w:noProof/>
          <w:szCs w:val="24"/>
        </w:rPr>
        <w:t>7</w:t>
      </w:r>
      <w:r w:rsidR="00CB48E5" w:rsidRPr="00CB48E5">
        <w:rPr>
          <w:rFonts w:ascii="Calibri" w:hAnsi="Calibri" w:cs="Calibri"/>
          <w:noProof/>
          <w:szCs w:val="24"/>
        </w:rPr>
        <w:t>(10), 1057–1058. https://doi.org/10.1038/nn1312</w:t>
      </w:r>
    </w:p>
    <w:p w14:paraId="3B892D8B"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7D5004">
        <w:rPr>
          <w:rFonts w:ascii="Calibri" w:hAnsi="Calibri" w:cs="Calibri"/>
          <w:noProof/>
          <w:szCs w:val="24"/>
          <w:lang w:val="de-DE"/>
          <w:rPrChange w:id="196" w:author="Björn Jörges" w:date="2020-05-16T18:05:00Z">
            <w:rPr>
              <w:rFonts w:ascii="Calibri" w:hAnsi="Calibri" w:cs="Calibri"/>
              <w:noProof/>
              <w:szCs w:val="24"/>
            </w:rPr>
          </w:rPrChange>
        </w:rPr>
        <w:t xml:space="preserve">Bates, D., Mächler, M., Bolker, B. M., &amp; Walker, S. C. (2015). </w:t>
      </w:r>
      <w:r w:rsidRPr="00CB48E5">
        <w:rPr>
          <w:rFonts w:ascii="Calibri" w:hAnsi="Calibri" w:cs="Calibri"/>
          <w:noProof/>
          <w:szCs w:val="24"/>
        </w:rPr>
        <w:t xml:space="preserve">Fitting linear mixed-effects models using lme4. </w:t>
      </w:r>
      <w:r w:rsidRPr="00CB48E5">
        <w:rPr>
          <w:rFonts w:ascii="Calibri" w:hAnsi="Calibri" w:cs="Calibri"/>
          <w:i/>
          <w:iCs/>
          <w:noProof/>
          <w:szCs w:val="24"/>
        </w:rPr>
        <w:t>Journal of Statistical Software</w:t>
      </w:r>
      <w:r w:rsidRPr="00CB48E5">
        <w:rPr>
          <w:rFonts w:ascii="Calibri" w:hAnsi="Calibri" w:cs="Calibri"/>
          <w:noProof/>
          <w:szCs w:val="24"/>
        </w:rPr>
        <w:t xml:space="preserve">, </w:t>
      </w:r>
      <w:r w:rsidRPr="00CB48E5">
        <w:rPr>
          <w:rFonts w:ascii="Calibri" w:hAnsi="Calibri" w:cs="Calibri"/>
          <w:i/>
          <w:iCs/>
          <w:noProof/>
          <w:szCs w:val="24"/>
        </w:rPr>
        <w:t>67</w:t>
      </w:r>
      <w:r w:rsidRPr="00CB48E5">
        <w:rPr>
          <w:rFonts w:ascii="Calibri" w:hAnsi="Calibri" w:cs="Calibri"/>
          <w:noProof/>
          <w:szCs w:val="24"/>
        </w:rPr>
        <w:t>(1). https://doi.org/10.18637/jss.v067.i01</w:t>
      </w:r>
    </w:p>
    <w:p w14:paraId="18A4F727"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Bosco, G., Delle Monache, S., Gravano, S., Indovina, I., La Scaleia, B., Maffei, V., … Lacquaniti, F. (2015). Filling gaps in visual motion for target capture. </w:t>
      </w:r>
      <w:r w:rsidRPr="00CB48E5">
        <w:rPr>
          <w:rFonts w:ascii="Calibri" w:hAnsi="Calibri" w:cs="Calibri"/>
          <w:i/>
          <w:iCs/>
          <w:noProof/>
          <w:szCs w:val="24"/>
        </w:rPr>
        <w:t>Frontiers in Integrative Neuroscience</w:t>
      </w:r>
      <w:r w:rsidRPr="00CB48E5">
        <w:rPr>
          <w:rFonts w:ascii="Calibri" w:hAnsi="Calibri" w:cs="Calibri"/>
          <w:noProof/>
          <w:szCs w:val="24"/>
        </w:rPr>
        <w:t xml:space="preserve">, </w:t>
      </w:r>
      <w:r w:rsidRPr="00CB48E5">
        <w:rPr>
          <w:rFonts w:ascii="Calibri" w:hAnsi="Calibri" w:cs="Calibri"/>
          <w:i/>
          <w:iCs/>
          <w:noProof/>
          <w:szCs w:val="24"/>
        </w:rPr>
        <w:t>9</w:t>
      </w:r>
      <w:r w:rsidRPr="00CB48E5">
        <w:rPr>
          <w:rFonts w:ascii="Calibri" w:hAnsi="Calibri" w:cs="Calibri"/>
          <w:noProof/>
          <w:szCs w:val="24"/>
        </w:rPr>
        <w:t>. https://doi.org/10.3389/fnint.2015.00013</w:t>
      </w:r>
    </w:p>
    <w:p w14:paraId="0BAA5BDA"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Brancazio, P. J. (1985). Looking into Chapman’s homer : The physics of judging a fly ball. </w:t>
      </w:r>
      <w:r w:rsidRPr="00CB48E5">
        <w:rPr>
          <w:rFonts w:ascii="Calibri" w:hAnsi="Calibri" w:cs="Calibri"/>
          <w:i/>
          <w:iCs/>
          <w:noProof/>
          <w:szCs w:val="24"/>
        </w:rPr>
        <w:t>American Journal of Physics</w:t>
      </w:r>
      <w:r w:rsidRPr="00CB48E5">
        <w:rPr>
          <w:rFonts w:ascii="Calibri" w:hAnsi="Calibri" w:cs="Calibri"/>
          <w:noProof/>
          <w:szCs w:val="24"/>
        </w:rPr>
        <w:t xml:space="preserve">, </w:t>
      </w:r>
      <w:r w:rsidRPr="00CB48E5">
        <w:rPr>
          <w:rFonts w:ascii="Calibri" w:hAnsi="Calibri" w:cs="Calibri"/>
          <w:i/>
          <w:iCs/>
          <w:noProof/>
          <w:szCs w:val="24"/>
        </w:rPr>
        <w:t>849</w:t>
      </w:r>
      <w:r w:rsidRPr="00CB48E5">
        <w:rPr>
          <w:rFonts w:ascii="Calibri" w:hAnsi="Calibri" w:cs="Calibri"/>
          <w:noProof/>
          <w:szCs w:val="24"/>
        </w:rPr>
        <w:t>(53). https://doi.org/10.1119/1.14350</w:t>
      </w:r>
    </w:p>
    <w:p w14:paraId="21927504"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Bürkner, P. C. (2018). Advanced Bayesian multilevel modeling with the R package brms. </w:t>
      </w:r>
      <w:r w:rsidRPr="00CB48E5">
        <w:rPr>
          <w:rFonts w:ascii="Calibri" w:hAnsi="Calibri" w:cs="Calibri"/>
          <w:i/>
          <w:iCs/>
          <w:noProof/>
          <w:szCs w:val="24"/>
        </w:rPr>
        <w:t>R Journal</w:t>
      </w:r>
      <w:r w:rsidRPr="00CB48E5">
        <w:rPr>
          <w:rFonts w:ascii="Calibri" w:hAnsi="Calibri" w:cs="Calibri"/>
          <w:noProof/>
          <w:szCs w:val="24"/>
        </w:rPr>
        <w:t xml:space="preserve">, </w:t>
      </w:r>
      <w:r w:rsidRPr="00CB48E5">
        <w:rPr>
          <w:rFonts w:ascii="Calibri" w:hAnsi="Calibri" w:cs="Calibri"/>
          <w:i/>
          <w:iCs/>
          <w:noProof/>
          <w:szCs w:val="24"/>
        </w:rPr>
        <w:t>10</w:t>
      </w:r>
      <w:r w:rsidRPr="00CB48E5">
        <w:rPr>
          <w:rFonts w:ascii="Calibri" w:hAnsi="Calibri" w:cs="Calibri"/>
          <w:noProof/>
          <w:szCs w:val="24"/>
        </w:rPr>
        <w:t>(1), 395–411. https://doi.org/10.32614/rj-2018-017</w:t>
      </w:r>
    </w:p>
    <w:p w14:paraId="0A9FE47C"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Chadwick, S. G., &amp; Haake, S. J. (2000). The drag coefficient of tennis balls. </w:t>
      </w:r>
      <w:r w:rsidRPr="00CB48E5">
        <w:rPr>
          <w:rFonts w:ascii="Calibri" w:hAnsi="Calibri" w:cs="Calibri"/>
          <w:i/>
          <w:iCs/>
          <w:noProof/>
          <w:szCs w:val="24"/>
        </w:rPr>
        <w:t>Proceedings of the 3rd International Confernce on the Engineering of Sport</w:t>
      </w:r>
      <w:r w:rsidRPr="00CB48E5">
        <w:rPr>
          <w:rFonts w:ascii="Calibri" w:hAnsi="Calibri" w:cs="Calibri"/>
          <w:noProof/>
          <w:szCs w:val="24"/>
        </w:rPr>
        <w:t>, (January 2000), 169–176.</w:t>
      </w:r>
    </w:p>
    <w:p w14:paraId="330D2E35"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7D5004">
        <w:rPr>
          <w:rFonts w:ascii="Calibri" w:hAnsi="Calibri" w:cs="Calibri"/>
          <w:noProof/>
          <w:szCs w:val="24"/>
          <w:lang w:val="es-ES"/>
          <w:rPrChange w:id="197" w:author="Björn Jörges" w:date="2020-05-16T18:05:00Z">
            <w:rPr>
              <w:rFonts w:ascii="Calibri" w:hAnsi="Calibri" w:cs="Calibri"/>
              <w:noProof/>
              <w:szCs w:val="24"/>
            </w:rPr>
          </w:rPrChange>
        </w:rPr>
        <w:t xml:space="preserve">Gómez, J., &amp; López-Moliner, J. (2013). </w:t>
      </w:r>
      <w:r w:rsidRPr="00CB48E5">
        <w:rPr>
          <w:rFonts w:ascii="Calibri" w:hAnsi="Calibri" w:cs="Calibri"/>
          <w:noProof/>
          <w:szCs w:val="24"/>
        </w:rPr>
        <w:t xml:space="preserve">Synergies between optical and physical variables in intercepting parabolic targets. </w:t>
      </w:r>
      <w:r w:rsidRPr="00CB48E5">
        <w:rPr>
          <w:rFonts w:ascii="Calibri" w:hAnsi="Calibri" w:cs="Calibri"/>
          <w:i/>
          <w:iCs/>
          <w:noProof/>
          <w:szCs w:val="24"/>
        </w:rPr>
        <w:t>Frontiers in Behavioral Neuroscience</w:t>
      </w:r>
      <w:r w:rsidRPr="00CB48E5">
        <w:rPr>
          <w:rFonts w:ascii="Calibri" w:hAnsi="Calibri" w:cs="Calibri"/>
          <w:noProof/>
          <w:szCs w:val="24"/>
        </w:rPr>
        <w:t xml:space="preserve">, </w:t>
      </w:r>
      <w:r w:rsidRPr="00CB48E5">
        <w:rPr>
          <w:rFonts w:ascii="Calibri" w:hAnsi="Calibri" w:cs="Calibri"/>
          <w:i/>
          <w:iCs/>
          <w:noProof/>
          <w:szCs w:val="24"/>
        </w:rPr>
        <w:t>7</w:t>
      </w:r>
      <w:r w:rsidRPr="00CB48E5">
        <w:rPr>
          <w:rFonts w:ascii="Calibri" w:hAnsi="Calibri" w:cs="Calibri"/>
          <w:noProof/>
          <w:szCs w:val="24"/>
        </w:rPr>
        <w:t>(May), 46. https://doi.org/10.3389/fnbeh.2013.00046</w:t>
      </w:r>
    </w:p>
    <w:p w14:paraId="1BB273D5"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Hosking, S. G., &amp; Crassini, B. (2010). The effects of familiar size and object trajectories on time-to-contact judgements. </w:t>
      </w:r>
      <w:r w:rsidRPr="00CB48E5">
        <w:rPr>
          <w:rFonts w:ascii="Calibri" w:hAnsi="Calibri" w:cs="Calibri"/>
          <w:i/>
          <w:iCs/>
          <w:noProof/>
          <w:szCs w:val="24"/>
        </w:rPr>
        <w:t>Experimental Brain Research</w:t>
      </w:r>
      <w:r w:rsidRPr="00CB48E5">
        <w:rPr>
          <w:rFonts w:ascii="Calibri" w:hAnsi="Calibri" w:cs="Calibri"/>
          <w:noProof/>
          <w:szCs w:val="24"/>
        </w:rPr>
        <w:t xml:space="preserve">, </w:t>
      </w:r>
      <w:r w:rsidRPr="00CB48E5">
        <w:rPr>
          <w:rFonts w:ascii="Calibri" w:hAnsi="Calibri" w:cs="Calibri"/>
          <w:i/>
          <w:iCs/>
          <w:noProof/>
          <w:szCs w:val="24"/>
        </w:rPr>
        <w:t>203</w:t>
      </w:r>
      <w:r w:rsidRPr="00CB48E5">
        <w:rPr>
          <w:rFonts w:ascii="Calibri" w:hAnsi="Calibri" w:cs="Calibri"/>
          <w:noProof/>
          <w:szCs w:val="24"/>
        </w:rPr>
        <w:t>(3), 541–552. https://doi.org/10.1007/s00221-010-2258-7</w:t>
      </w:r>
    </w:p>
    <w:p w14:paraId="28127E48"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lastRenderedPageBreak/>
        <w:t xml:space="preserve">Indovina, I., Maffei, V., Bosco, G., Zago, M., Macaluso, E., &amp; Lacquaniti, F. (2005). Representation of visual gravitational motion in the human vestibular cortex. </w:t>
      </w:r>
      <w:r w:rsidRPr="00CB48E5">
        <w:rPr>
          <w:rFonts w:ascii="Calibri" w:hAnsi="Calibri" w:cs="Calibri"/>
          <w:i/>
          <w:iCs/>
          <w:noProof/>
          <w:szCs w:val="24"/>
        </w:rPr>
        <w:t>Science (New York, N.Y.)</w:t>
      </w:r>
      <w:r w:rsidRPr="00CB48E5">
        <w:rPr>
          <w:rFonts w:ascii="Calibri" w:hAnsi="Calibri" w:cs="Calibri"/>
          <w:noProof/>
          <w:szCs w:val="24"/>
        </w:rPr>
        <w:t xml:space="preserve">, </w:t>
      </w:r>
      <w:r w:rsidRPr="00CB48E5">
        <w:rPr>
          <w:rFonts w:ascii="Calibri" w:hAnsi="Calibri" w:cs="Calibri"/>
          <w:i/>
          <w:iCs/>
          <w:noProof/>
          <w:szCs w:val="24"/>
        </w:rPr>
        <w:t>308</w:t>
      </w:r>
      <w:r w:rsidRPr="00CB48E5">
        <w:rPr>
          <w:rFonts w:ascii="Calibri" w:hAnsi="Calibri" w:cs="Calibri"/>
          <w:noProof/>
          <w:szCs w:val="24"/>
        </w:rPr>
        <w:t>(April), 416–419. https://doi.org/10.1126/science.1107961</w:t>
      </w:r>
    </w:p>
    <w:p w14:paraId="68836A11"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7D5004">
        <w:rPr>
          <w:rFonts w:ascii="Calibri" w:hAnsi="Calibri" w:cs="Calibri"/>
          <w:noProof/>
          <w:szCs w:val="24"/>
          <w:lang w:val="de-DE"/>
          <w:rPrChange w:id="198" w:author="Björn Jörges" w:date="2020-05-16T18:05:00Z">
            <w:rPr>
              <w:rFonts w:ascii="Calibri" w:hAnsi="Calibri" w:cs="Calibri"/>
              <w:noProof/>
              <w:szCs w:val="24"/>
            </w:rPr>
          </w:rPrChange>
        </w:rPr>
        <w:t xml:space="preserve">Jokisch, D., &amp; Troje, N. F. (2003). </w:t>
      </w:r>
      <w:r w:rsidRPr="00CB48E5">
        <w:rPr>
          <w:rFonts w:ascii="Calibri" w:hAnsi="Calibri" w:cs="Calibri"/>
          <w:noProof/>
          <w:szCs w:val="24"/>
        </w:rPr>
        <w:t xml:space="preserve">Biological motion as a cue for the perception of size. </w:t>
      </w:r>
      <w:r w:rsidRPr="00CB48E5">
        <w:rPr>
          <w:rFonts w:ascii="Calibri" w:hAnsi="Calibri" w:cs="Calibri"/>
          <w:i/>
          <w:iCs/>
          <w:noProof/>
          <w:szCs w:val="24"/>
        </w:rPr>
        <w:t>Journal of Vision</w:t>
      </w:r>
      <w:r w:rsidRPr="00CB48E5">
        <w:rPr>
          <w:rFonts w:ascii="Calibri" w:hAnsi="Calibri" w:cs="Calibri"/>
          <w:noProof/>
          <w:szCs w:val="24"/>
        </w:rPr>
        <w:t xml:space="preserve">, </w:t>
      </w:r>
      <w:r w:rsidRPr="00CB48E5">
        <w:rPr>
          <w:rFonts w:ascii="Calibri" w:hAnsi="Calibri" w:cs="Calibri"/>
          <w:i/>
          <w:iCs/>
          <w:noProof/>
          <w:szCs w:val="24"/>
        </w:rPr>
        <w:t>3</w:t>
      </w:r>
      <w:r w:rsidRPr="00CB48E5">
        <w:rPr>
          <w:rFonts w:ascii="Calibri" w:hAnsi="Calibri" w:cs="Calibri"/>
          <w:noProof/>
          <w:szCs w:val="24"/>
        </w:rPr>
        <w:t>(4), 252–264. https://doi.org/10.1167/3.4.1</w:t>
      </w:r>
    </w:p>
    <w:p w14:paraId="14890D2F"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Jörges, B., &amp; López-Moliner, J. (2019). Earth-Gravity Congruent Motion Facilitates Ocular Control for Pursuit of Parabolic Trajectories. </w:t>
      </w:r>
      <w:r w:rsidRPr="00CB48E5">
        <w:rPr>
          <w:rFonts w:ascii="Calibri" w:hAnsi="Calibri" w:cs="Calibri"/>
          <w:i/>
          <w:iCs/>
          <w:noProof/>
          <w:szCs w:val="24"/>
        </w:rPr>
        <w:t>Scientific Reports</w:t>
      </w:r>
      <w:r w:rsidRPr="00CB48E5">
        <w:rPr>
          <w:rFonts w:ascii="Calibri" w:hAnsi="Calibri" w:cs="Calibri"/>
          <w:noProof/>
          <w:szCs w:val="24"/>
        </w:rPr>
        <w:t xml:space="preserve">, </w:t>
      </w:r>
      <w:r w:rsidRPr="00CB48E5">
        <w:rPr>
          <w:rFonts w:ascii="Calibri" w:hAnsi="Calibri" w:cs="Calibri"/>
          <w:i/>
          <w:iCs/>
          <w:noProof/>
          <w:szCs w:val="24"/>
        </w:rPr>
        <w:t>9</w:t>
      </w:r>
      <w:r w:rsidRPr="00CB48E5">
        <w:rPr>
          <w:rFonts w:ascii="Calibri" w:hAnsi="Calibri" w:cs="Calibri"/>
          <w:noProof/>
          <w:szCs w:val="24"/>
        </w:rPr>
        <w:t>(1). https://doi.org/10.1038/s41598-019-50512-6</w:t>
      </w:r>
    </w:p>
    <w:p w14:paraId="68CB72FA"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Jörges, Björn, Hagenfeld, L., &amp; López-Moliner, J. (2018). The use of visual cues in gravity judgements on parabolic motion. </w:t>
      </w:r>
      <w:r w:rsidRPr="00CB48E5">
        <w:rPr>
          <w:rFonts w:ascii="Calibri" w:hAnsi="Calibri" w:cs="Calibri"/>
          <w:i/>
          <w:iCs/>
          <w:noProof/>
          <w:szCs w:val="24"/>
        </w:rPr>
        <w:t>Vision Research</w:t>
      </w:r>
      <w:r w:rsidRPr="00CB48E5">
        <w:rPr>
          <w:rFonts w:ascii="Calibri" w:hAnsi="Calibri" w:cs="Calibri"/>
          <w:noProof/>
          <w:szCs w:val="24"/>
        </w:rPr>
        <w:t xml:space="preserve">, </w:t>
      </w:r>
      <w:r w:rsidRPr="00CB48E5">
        <w:rPr>
          <w:rFonts w:ascii="Calibri" w:hAnsi="Calibri" w:cs="Calibri"/>
          <w:i/>
          <w:iCs/>
          <w:noProof/>
          <w:szCs w:val="24"/>
        </w:rPr>
        <w:t>149</w:t>
      </w:r>
      <w:r w:rsidRPr="00CB48E5">
        <w:rPr>
          <w:rFonts w:ascii="Calibri" w:hAnsi="Calibri" w:cs="Calibri"/>
          <w:noProof/>
          <w:szCs w:val="24"/>
        </w:rPr>
        <w:t>, 47–58. https://doi.org/10.1016/J.VISRES.2018.06.002</w:t>
      </w:r>
    </w:p>
    <w:p w14:paraId="6006D5C8"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Jörges, Björn, &amp; López-Moliner, J. (2017). Gravity as a strong prior: Implications for perception and action. </w:t>
      </w:r>
      <w:r w:rsidRPr="00CB48E5">
        <w:rPr>
          <w:rFonts w:ascii="Calibri" w:hAnsi="Calibri" w:cs="Calibri"/>
          <w:i/>
          <w:iCs/>
          <w:noProof/>
          <w:szCs w:val="24"/>
        </w:rPr>
        <w:t>Frontiers in Human Neuroscience</w:t>
      </w:r>
      <w:r w:rsidRPr="00CB48E5">
        <w:rPr>
          <w:rFonts w:ascii="Calibri" w:hAnsi="Calibri" w:cs="Calibri"/>
          <w:noProof/>
          <w:szCs w:val="24"/>
        </w:rPr>
        <w:t>, Vol. 11. https://doi.org/10.3389/fnhum.2017.00203</w:t>
      </w:r>
    </w:p>
    <w:p w14:paraId="01444841"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Jörges, Björn, &amp; López-Moliner, J. (2020). Characterizing the Strong Earth Gravity Prior. </w:t>
      </w:r>
      <w:r w:rsidRPr="00CB48E5">
        <w:rPr>
          <w:rFonts w:ascii="Calibri" w:hAnsi="Calibri" w:cs="Calibri"/>
          <w:i/>
          <w:iCs/>
          <w:noProof/>
          <w:szCs w:val="24"/>
        </w:rPr>
        <w:t>PsyArXive</w:t>
      </w:r>
      <w:r w:rsidRPr="00CB48E5">
        <w:rPr>
          <w:rFonts w:ascii="Calibri" w:hAnsi="Calibri" w:cs="Calibri"/>
          <w:noProof/>
          <w:szCs w:val="24"/>
        </w:rPr>
        <w:t>, 1–19. https://doi.org/10.31234/osf.io/exp93</w:t>
      </w:r>
    </w:p>
    <w:p w14:paraId="33949CFD" w14:textId="77777777" w:rsidR="00CB48E5" w:rsidRPr="007D5004" w:rsidRDefault="00CB48E5" w:rsidP="00CB48E5">
      <w:pPr>
        <w:widowControl w:val="0"/>
        <w:autoSpaceDE w:val="0"/>
        <w:autoSpaceDN w:val="0"/>
        <w:adjustRightInd w:val="0"/>
        <w:spacing w:line="240" w:lineRule="auto"/>
        <w:ind w:left="480" w:hanging="480"/>
        <w:rPr>
          <w:rFonts w:ascii="Calibri" w:hAnsi="Calibri" w:cs="Calibri"/>
          <w:noProof/>
          <w:szCs w:val="24"/>
          <w:lang w:val="es-ES"/>
          <w:rPrChange w:id="199" w:author="Björn Jörges" w:date="2020-05-16T18:05:00Z">
            <w:rPr>
              <w:rFonts w:ascii="Calibri" w:hAnsi="Calibri" w:cs="Calibri"/>
              <w:noProof/>
              <w:szCs w:val="24"/>
            </w:rPr>
          </w:rPrChange>
        </w:rPr>
      </w:pPr>
      <w:r w:rsidRPr="00CB48E5">
        <w:rPr>
          <w:rFonts w:ascii="Calibri" w:hAnsi="Calibri" w:cs="Calibri"/>
          <w:noProof/>
          <w:szCs w:val="24"/>
        </w:rPr>
        <w:t xml:space="preserve">La Scaleia, B., Zago, M., Moscatelli, A., Lacquaniti, F., &amp; Viviani, P. (2014). Implied dynamics biases the visual perception of velocity. </w:t>
      </w:r>
      <w:r w:rsidRPr="007D5004">
        <w:rPr>
          <w:rFonts w:ascii="Calibri" w:hAnsi="Calibri" w:cs="Calibri"/>
          <w:i/>
          <w:iCs/>
          <w:noProof/>
          <w:szCs w:val="24"/>
          <w:lang w:val="es-ES"/>
          <w:rPrChange w:id="200" w:author="Björn Jörges" w:date="2020-05-16T18:05:00Z">
            <w:rPr>
              <w:rFonts w:ascii="Calibri" w:hAnsi="Calibri" w:cs="Calibri"/>
              <w:i/>
              <w:iCs/>
              <w:noProof/>
              <w:szCs w:val="24"/>
            </w:rPr>
          </w:rPrChange>
        </w:rPr>
        <w:t>PLoS ONE</w:t>
      </w:r>
      <w:r w:rsidRPr="007D5004">
        <w:rPr>
          <w:rFonts w:ascii="Calibri" w:hAnsi="Calibri" w:cs="Calibri"/>
          <w:noProof/>
          <w:szCs w:val="24"/>
          <w:lang w:val="es-ES"/>
          <w:rPrChange w:id="201" w:author="Björn Jörges" w:date="2020-05-16T18:05:00Z">
            <w:rPr>
              <w:rFonts w:ascii="Calibri" w:hAnsi="Calibri" w:cs="Calibri"/>
              <w:noProof/>
              <w:szCs w:val="24"/>
            </w:rPr>
          </w:rPrChange>
        </w:rPr>
        <w:t xml:space="preserve">, </w:t>
      </w:r>
      <w:r w:rsidRPr="007D5004">
        <w:rPr>
          <w:rFonts w:ascii="Calibri" w:hAnsi="Calibri" w:cs="Calibri"/>
          <w:i/>
          <w:iCs/>
          <w:noProof/>
          <w:szCs w:val="24"/>
          <w:lang w:val="es-ES"/>
          <w:rPrChange w:id="202" w:author="Björn Jörges" w:date="2020-05-16T18:05:00Z">
            <w:rPr>
              <w:rFonts w:ascii="Calibri" w:hAnsi="Calibri" w:cs="Calibri"/>
              <w:i/>
              <w:iCs/>
              <w:noProof/>
              <w:szCs w:val="24"/>
            </w:rPr>
          </w:rPrChange>
        </w:rPr>
        <w:t>9</w:t>
      </w:r>
      <w:r w:rsidRPr="007D5004">
        <w:rPr>
          <w:rFonts w:ascii="Calibri" w:hAnsi="Calibri" w:cs="Calibri"/>
          <w:noProof/>
          <w:szCs w:val="24"/>
          <w:lang w:val="es-ES"/>
          <w:rPrChange w:id="203" w:author="Björn Jörges" w:date="2020-05-16T18:05:00Z">
            <w:rPr>
              <w:rFonts w:ascii="Calibri" w:hAnsi="Calibri" w:cs="Calibri"/>
              <w:noProof/>
              <w:szCs w:val="24"/>
            </w:rPr>
          </w:rPrChange>
        </w:rPr>
        <w:t>(3). https://doi.org/10.1371/journal.pone.0093020</w:t>
      </w:r>
    </w:p>
    <w:p w14:paraId="6757524D"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7D5004">
        <w:rPr>
          <w:rFonts w:ascii="Calibri" w:hAnsi="Calibri" w:cs="Calibri"/>
          <w:noProof/>
          <w:szCs w:val="24"/>
          <w:lang w:val="es-ES"/>
          <w:rPrChange w:id="204" w:author="Björn Jörges" w:date="2020-05-16T18:05:00Z">
            <w:rPr>
              <w:rFonts w:ascii="Calibri" w:hAnsi="Calibri" w:cs="Calibri"/>
              <w:noProof/>
              <w:szCs w:val="24"/>
            </w:rPr>
          </w:rPrChange>
        </w:rPr>
        <w:t xml:space="preserve">Lacquaniti, F., Bosco, G., Gravano, S., Indovina, I., La Scaleia, B., Maffei, V., &amp; Zago, M. (2015). </w:t>
      </w:r>
      <w:r w:rsidRPr="00CB48E5">
        <w:rPr>
          <w:rFonts w:ascii="Calibri" w:hAnsi="Calibri" w:cs="Calibri"/>
          <w:noProof/>
          <w:szCs w:val="24"/>
        </w:rPr>
        <w:t xml:space="preserve">Gravity in the Brain as a Reference for Space and Time Perception. </w:t>
      </w:r>
      <w:r w:rsidRPr="00CB48E5">
        <w:rPr>
          <w:rFonts w:ascii="Calibri" w:hAnsi="Calibri" w:cs="Calibri"/>
          <w:i/>
          <w:iCs/>
          <w:noProof/>
          <w:szCs w:val="24"/>
        </w:rPr>
        <w:t>Multisensory Research</w:t>
      </w:r>
      <w:r w:rsidRPr="00CB48E5">
        <w:rPr>
          <w:rFonts w:ascii="Calibri" w:hAnsi="Calibri" w:cs="Calibri"/>
          <w:noProof/>
          <w:szCs w:val="24"/>
        </w:rPr>
        <w:t xml:space="preserve">, </w:t>
      </w:r>
      <w:r w:rsidRPr="00CB48E5">
        <w:rPr>
          <w:rFonts w:ascii="Calibri" w:hAnsi="Calibri" w:cs="Calibri"/>
          <w:i/>
          <w:iCs/>
          <w:noProof/>
          <w:szCs w:val="24"/>
        </w:rPr>
        <w:t>28</w:t>
      </w:r>
      <w:r w:rsidRPr="00CB48E5">
        <w:rPr>
          <w:rFonts w:ascii="Calibri" w:hAnsi="Calibri" w:cs="Calibri"/>
          <w:noProof/>
          <w:szCs w:val="24"/>
        </w:rPr>
        <w:t>(5–6), 397–426. https://doi.org/10.1163/22134808-00002471</w:t>
      </w:r>
    </w:p>
    <w:p w14:paraId="1BFD48C0"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Lacquaniti, F., Bosco, G., Indovina, I., La Scaleia, B., Maffei, V., Moscatelli, A., &amp; Zago, M. (2013). Visual gravitational motion and the vestibular system in humans. </w:t>
      </w:r>
      <w:r w:rsidRPr="00CB48E5">
        <w:rPr>
          <w:rFonts w:ascii="Calibri" w:hAnsi="Calibri" w:cs="Calibri"/>
          <w:i/>
          <w:iCs/>
          <w:noProof/>
          <w:szCs w:val="24"/>
        </w:rPr>
        <w:t>Frontiers in Integrative Neuroscience</w:t>
      </w:r>
      <w:r w:rsidRPr="00CB48E5">
        <w:rPr>
          <w:rFonts w:ascii="Calibri" w:hAnsi="Calibri" w:cs="Calibri"/>
          <w:noProof/>
          <w:szCs w:val="24"/>
        </w:rPr>
        <w:t xml:space="preserve">, </w:t>
      </w:r>
      <w:r w:rsidRPr="00CB48E5">
        <w:rPr>
          <w:rFonts w:ascii="Calibri" w:hAnsi="Calibri" w:cs="Calibri"/>
          <w:i/>
          <w:iCs/>
          <w:noProof/>
          <w:szCs w:val="24"/>
        </w:rPr>
        <w:t>7</w:t>
      </w:r>
      <w:r w:rsidRPr="00CB48E5">
        <w:rPr>
          <w:rFonts w:ascii="Calibri" w:hAnsi="Calibri" w:cs="Calibri"/>
          <w:noProof/>
          <w:szCs w:val="24"/>
        </w:rPr>
        <w:t>(December), 101. https://doi.org/10.3389/fnint.2013.00101</w:t>
      </w:r>
    </w:p>
    <w:p w14:paraId="5EDCB7C7"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López-Moliner, J., Field, D. T., &amp; Wann, J. P. (2007). Interceptive timing: prior knowledge matters. </w:t>
      </w:r>
      <w:r w:rsidRPr="00CB48E5">
        <w:rPr>
          <w:rFonts w:ascii="Calibri" w:hAnsi="Calibri" w:cs="Calibri"/>
          <w:i/>
          <w:iCs/>
          <w:noProof/>
          <w:szCs w:val="24"/>
        </w:rPr>
        <w:t>Journal of Vision</w:t>
      </w:r>
      <w:r w:rsidRPr="00CB48E5">
        <w:rPr>
          <w:rFonts w:ascii="Calibri" w:hAnsi="Calibri" w:cs="Calibri"/>
          <w:noProof/>
          <w:szCs w:val="24"/>
        </w:rPr>
        <w:t xml:space="preserve">, </w:t>
      </w:r>
      <w:r w:rsidRPr="00CB48E5">
        <w:rPr>
          <w:rFonts w:ascii="Calibri" w:hAnsi="Calibri" w:cs="Calibri"/>
          <w:i/>
          <w:iCs/>
          <w:noProof/>
          <w:szCs w:val="24"/>
        </w:rPr>
        <w:t>7</w:t>
      </w:r>
      <w:r w:rsidRPr="00CB48E5">
        <w:rPr>
          <w:rFonts w:ascii="Calibri" w:hAnsi="Calibri" w:cs="Calibri"/>
          <w:noProof/>
          <w:szCs w:val="24"/>
        </w:rPr>
        <w:t>, 1–8. https://doi.org/10.1167/7.13.11</w:t>
      </w:r>
    </w:p>
    <w:p w14:paraId="548338D0"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McIntyre, J, Zago, M., &amp; Berthoz, A. (2001). Does the Brain Model Newton’s Laws. </w:t>
      </w:r>
      <w:r w:rsidRPr="00CB48E5">
        <w:rPr>
          <w:rFonts w:ascii="Calibri" w:hAnsi="Calibri" w:cs="Calibri"/>
          <w:i/>
          <w:iCs/>
          <w:noProof/>
          <w:szCs w:val="24"/>
        </w:rPr>
        <w:t>Nature Neuroscience</w:t>
      </w:r>
      <w:r w:rsidRPr="00CB48E5">
        <w:rPr>
          <w:rFonts w:ascii="Calibri" w:hAnsi="Calibri" w:cs="Calibri"/>
          <w:noProof/>
          <w:szCs w:val="24"/>
        </w:rPr>
        <w:t xml:space="preserve">, </w:t>
      </w:r>
      <w:r w:rsidRPr="00CB48E5">
        <w:rPr>
          <w:rFonts w:ascii="Calibri" w:hAnsi="Calibri" w:cs="Calibri"/>
          <w:i/>
          <w:iCs/>
          <w:noProof/>
          <w:szCs w:val="24"/>
        </w:rPr>
        <w:t>12</w:t>
      </w:r>
      <w:r w:rsidRPr="00CB48E5">
        <w:rPr>
          <w:rFonts w:ascii="Calibri" w:hAnsi="Calibri" w:cs="Calibri"/>
          <w:noProof/>
          <w:szCs w:val="24"/>
        </w:rPr>
        <w:t>(17), 109–110. https://doi.org/10.1097/00001756-200112040-00004</w:t>
      </w:r>
    </w:p>
    <w:p w14:paraId="49277681"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McIntyre, Joseph, Zago, M., Berthoz, A., &amp; Lacquaniti, F. (2003). The Brain as a Predictor: On Catching Flying Balls in Zero-G. In J. C. Buckey &amp; J. L. Homick (Eds.), </w:t>
      </w:r>
      <w:r w:rsidRPr="00CB48E5">
        <w:rPr>
          <w:rFonts w:ascii="Calibri" w:hAnsi="Calibri" w:cs="Calibri"/>
          <w:i/>
          <w:iCs/>
          <w:noProof/>
          <w:szCs w:val="24"/>
        </w:rPr>
        <w:t>The Neurolab Spacelab Mission: Neuroscience Research in Space</w:t>
      </w:r>
      <w:r w:rsidRPr="00CB48E5">
        <w:rPr>
          <w:rFonts w:ascii="Calibri" w:hAnsi="Calibri" w:cs="Calibri"/>
          <w:noProof/>
          <w:szCs w:val="24"/>
        </w:rPr>
        <w:t xml:space="preserve"> (pp. 55–61). National Aeronautics and Space Administration, Lyndon B. Johnson Space Center.</w:t>
      </w:r>
    </w:p>
    <w:p w14:paraId="09F9FEC5"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Messing, R., &amp; Durgin, F. H. (2005). Distance Perception and the Visual Horizon in Head-Mounted Displays. </w:t>
      </w:r>
      <w:r w:rsidRPr="00CB48E5">
        <w:rPr>
          <w:rFonts w:ascii="Calibri" w:hAnsi="Calibri" w:cs="Calibri"/>
          <w:i/>
          <w:iCs/>
          <w:noProof/>
          <w:szCs w:val="24"/>
        </w:rPr>
        <w:t>ACM Transactions on Applied Perception</w:t>
      </w:r>
      <w:r w:rsidRPr="00CB48E5">
        <w:rPr>
          <w:rFonts w:ascii="Calibri" w:hAnsi="Calibri" w:cs="Calibri"/>
          <w:noProof/>
          <w:szCs w:val="24"/>
        </w:rPr>
        <w:t xml:space="preserve">, </w:t>
      </w:r>
      <w:r w:rsidRPr="00CB48E5">
        <w:rPr>
          <w:rFonts w:ascii="Calibri" w:hAnsi="Calibri" w:cs="Calibri"/>
          <w:i/>
          <w:iCs/>
          <w:noProof/>
          <w:szCs w:val="24"/>
        </w:rPr>
        <w:t>2</w:t>
      </w:r>
      <w:r w:rsidRPr="00CB48E5">
        <w:rPr>
          <w:rFonts w:ascii="Calibri" w:hAnsi="Calibri" w:cs="Calibri"/>
          <w:noProof/>
          <w:szCs w:val="24"/>
        </w:rPr>
        <w:t>(3), 234–250. https://doi.org/10.1145/1077399.1077403</w:t>
      </w:r>
    </w:p>
    <w:p w14:paraId="56AF7F1E"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CB48E5">
        <w:rPr>
          <w:rFonts w:ascii="Calibri" w:hAnsi="Calibri" w:cs="Calibri"/>
          <w:i/>
          <w:iCs/>
          <w:noProof/>
          <w:szCs w:val="24"/>
        </w:rPr>
        <w:t>Experimental Brain Research</w:t>
      </w:r>
      <w:r w:rsidRPr="00CB48E5">
        <w:rPr>
          <w:rFonts w:ascii="Calibri" w:hAnsi="Calibri" w:cs="Calibri"/>
          <w:noProof/>
          <w:szCs w:val="24"/>
        </w:rPr>
        <w:t xml:space="preserve">, </w:t>
      </w:r>
      <w:r w:rsidRPr="00CB48E5">
        <w:rPr>
          <w:rFonts w:ascii="Calibri" w:hAnsi="Calibri" w:cs="Calibri"/>
          <w:i/>
          <w:iCs/>
          <w:noProof/>
          <w:szCs w:val="24"/>
        </w:rPr>
        <w:t>232</w:t>
      </w:r>
      <w:r w:rsidRPr="00CB48E5">
        <w:rPr>
          <w:rFonts w:ascii="Calibri" w:hAnsi="Calibri" w:cs="Calibri"/>
          <w:noProof/>
          <w:szCs w:val="24"/>
        </w:rPr>
        <w:t>(12), 3803–3811. https://doi.org/10.1007/s00221-014-4050-6</w:t>
      </w:r>
    </w:p>
    <w:p w14:paraId="25AC7A8A"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CB48E5">
        <w:rPr>
          <w:rFonts w:ascii="Calibri" w:hAnsi="Calibri" w:cs="Calibri"/>
          <w:i/>
          <w:iCs/>
          <w:noProof/>
          <w:szCs w:val="24"/>
        </w:rPr>
        <w:t>BioRxiv</w:t>
      </w:r>
      <w:r w:rsidRPr="00CB48E5">
        <w:rPr>
          <w:rFonts w:ascii="Calibri" w:hAnsi="Calibri" w:cs="Calibri"/>
          <w:noProof/>
          <w:szCs w:val="24"/>
        </w:rPr>
        <w:t>, 1–32.</w:t>
      </w:r>
    </w:p>
    <w:p w14:paraId="64E5D566"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lastRenderedPageBreak/>
        <w:t xml:space="preserve">Okubo, H., &amp; Hubbard, M. (2010). Identification of basketball parameters for a simulation model. </w:t>
      </w:r>
      <w:r w:rsidRPr="00CB48E5">
        <w:rPr>
          <w:rFonts w:ascii="Calibri" w:hAnsi="Calibri" w:cs="Calibri"/>
          <w:i/>
          <w:iCs/>
          <w:noProof/>
          <w:szCs w:val="24"/>
        </w:rPr>
        <w:t>Procedia Engineering</w:t>
      </w:r>
      <w:r w:rsidRPr="00CB48E5">
        <w:rPr>
          <w:rFonts w:ascii="Calibri" w:hAnsi="Calibri" w:cs="Calibri"/>
          <w:noProof/>
          <w:szCs w:val="24"/>
        </w:rPr>
        <w:t xml:space="preserve">, </w:t>
      </w:r>
      <w:r w:rsidRPr="00CB48E5">
        <w:rPr>
          <w:rFonts w:ascii="Calibri" w:hAnsi="Calibri" w:cs="Calibri"/>
          <w:i/>
          <w:iCs/>
          <w:noProof/>
          <w:szCs w:val="24"/>
        </w:rPr>
        <w:t>2</w:t>
      </w:r>
      <w:r w:rsidRPr="00CB48E5">
        <w:rPr>
          <w:rFonts w:ascii="Calibri" w:hAnsi="Calibri" w:cs="Calibri"/>
          <w:noProof/>
          <w:szCs w:val="24"/>
        </w:rPr>
        <w:t>(2), 3281–3286. https://doi.org/10.1016/j.proeng.2010.04.145</w:t>
      </w:r>
    </w:p>
    <w:p w14:paraId="60389F04"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Peters, M. A. K., Ma, W. J., &amp; Shams, L. (2016). The Size-Weight Illusion is not anti-Bayesian after all: a unifying Bayesian account. </w:t>
      </w:r>
      <w:r w:rsidRPr="00CB48E5">
        <w:rPr>
          <w:rFonts w:ascii="Calibri" w:hAnsi="Calibri" w:cs="Calibri"/>
          <w:i/>
          <w:iCs/>
          <w:noProof/>
          <w:szCs w:val="24"/>
        </w:rPr>
        <w:t>PeerJ</w:t>
      </w:r>
      <w:r w:rsidRPr="00CB48E5">
        <w:rPr>
          <w:rFonts w:ascii="Calibri" w:hAnsi="Calibri" w:cs="Calibri"/>
          <w:noProof/>
          <w:szCs w:val="24"/>
        </w:rPr>
        <w:t xml:space="preserve">, </w:t>
      </w:r>
      <w:r w:rsidRPr="00CB48E5">
        <w:rPr>
          <w:rFonts w:ascii="Calibri" w:hAnsi="Calibri" w:cs="Calibri"/>
          <w:i/>
          <w:iCs/>
          <w:noProof/>
          <w:szCs w:val="24"/>
        </w:rPr>
        <w:t>4</w:t>
      </w:r>
      <w:r w:rsidRPr="00CB48E5">
        <w:rPr>
          <w:rFonts w:ascii="Calibri" w:hAnsi="Calibri" w:cs="Calibri"/>
          <w:noProof/>
          <w:szCs w:val="24"/>
        </w:rPr>
        <w:t>, e2124. https://doi.org/10.7717/peerj.2124</w:t>
      </w:r>
    </w:p>
    <w:p w14:paraId="77394B0B"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R Core Team. (2017). </w:t>
      </w:r>
      <w:r w:rsidRPr="00CB48E5">
        <w:rPr>
          <w:rFonts w:ascii="Calibri" w:hAnsi="Calibri" w:cs="Calibri"/>
          <w:i/>
          <w:iCs/>
          <w:noProof/>
          <w:szCs w:val="24"/>
        </w:rPr>
        <w:t>A Language and Environment for Statistical Computing. R Foundation for Statistical Computing,</w:t>
      </w:r>
      <w:r w:rsidRPr="00CB48E5">
        <w:rPr>
          <w:rFonts w:ascii="Calibri" w:hAnsi="Calibri" w:cs="Calibri"/>
          <w:noProof/>
          <w:szCs w:val="24"/>
        </w:rPr>
        <w:t>. Retrieved from http://www.r-project.org/.</w:t>
      </w:r>
    </w:p>
    <w:p w14:paraId="6C00E918"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CB48E5">
        <w:rPr>
          <w:rFonts w:ascii="Calibri" w:hAnsi="Calibri" w:cs="Calibri"/>
          <w:i/>
          <w:iCs/>
          <w:noProof/>
          <w:szCs w:val="24"/>
        </w:rPr>
        <w:t>Journal of Neurophysiology</w:t>
      </w:r>
      <w:r w:rsidRPr="00CB48E5">
        <w:rPr>
          <w:rFonts w:ascii="Calibri" w:hAnsi="Calibri" w:cs="Calibri"/>
          <w:noProof/>
          <w:szCs w:val="24"/>
        </w:rPr>
        <w:t xml:space="preserve">, </w:t>
      </w:r>
      <w:r w:rsidRPr="00CB48E5">
        <w:rPr>
          <w:rFonts w:ascii="Calibri" w:hAnsi="Calibri" w:cs="Calibri"/>
          <w:i/>
          <w:iCs/>
          <w:noProof/>
          <w:szCs w:val="24"/>
        </w:rPr>
        <w:t>94</w:t>
      </w:r>
      <w:r w:rsidRPr="00CB48E5">
        <w:rPr>
          <w:rFonts w:ascii="Calibri" w:hAnsi="Calibri" w:cs="Calibri"/>
          <w:noProof/>
          <w:szCs w:val="24"/>
        </w:rPr>
        <w:t>(6), 4471–4480. https://doi.org/10.1152/jn.00527.2005</w:t>
      </w:r>
    </w:p>
    <w:p w14:paraId="79FB208C"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CB48E5">
        <w:rPr>
          <w:rFonts w:ascii="Calibri" w:hAnsi="Calibri" w:cs="Calibri"/>
          <w:i/>
          <w:iCs/>
          <w:noProof/>
          <w:szCs w:val="24"/>
        </w:rPr>
        <w:t>Journal of Neuroscience</w:t>
      </w:r>
      <w:r w:rsidRPr="00CB48E5">
        <w:rPr>
          <w:rFonts w:ascii="Calibri" w:hAnsi="Calibri" w:cs="Calibri"/>
          <w:noProof/>
          <w:szCs w:val="24"/>
        </w:rPr>
        <w:t xml:space="preserve">, </w:t>
      </w:r>
      <w:r w:rsidRPr="00CB48E5">
        <w:rPr>
          <w:rFonts w:ascii="Calibri" w:hAnsi="Calibri" w:cs="Calibri"/>
          <w:i/>
          <w:iCs/>
          <w:noProof/>
          <w:szCs w:val="24"/>
        </w:rPr>
        <w:t>32</w:t>
      </w:r>
      <w:r w:rsidRPr="00CB48E5">
        <w:rPr>
          <w:rFonts w:ascii="Calibri" w:hAnsi="Calibri" w:cs="Calibri"/>
          <w:noProof/>
          <w:szCs w:val="24"/>
        </w:rPr>
        <w:t>(6), 1969–1973. https://doi.org/10.1523/JNEUROSCI.3886-11.2012</w:t>
      </w:r>
    </w:p>
    <w:p w14:paraId="321C8B2E"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Stan Development Team. (2016). </w:t>
      </w:r>
      <w:r w:rsidRPr="00CB48E5">
        <w:rPr>
          <w:rFonts w:ascii="Calibri" w:hAnsi="Calibri" w:cs="Calibri"/>
          <w:i/>
          <w:iCs/>
          <w:noProof/>
          <w:szCs w:val="24"/>
        </w:rPr>
        <w:t>Stan: the R interface to Stan. R package version 2.14.1</w:t>
      </w:r>
      <w:r w:rsidRPr="00CB48E5">
        <w:rPr>
          <w:rFonts w:ascii="Calibri" w:hAnsi="Calibri" w:cs="Calibri"/>
          <w:noProof/>
          <w:szCs w:val="24"/>
        </w:rPr>
        <w:t>. 1–23. Retrieved from http://mc-stan.org</w:t>
      </w:r>
    </w:p>
    <w:p w14:paraId="0C1421FB"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Vallortigara, G., &amp; Regolin, L. (2007). Gravity bias in the interpretation of biological motion by inexperienced chicks. </w:t>
      </w:r>
      <w:r w:rsidRPr="00CB48E5">
        <w:rPr>
          <w:rFonts w:ascii="Calibri" w:hAnsi="Calibri" w:cs="Calibri"/>
          <w:i/>
          <w:iCs/>
          <w:noProof/>
          <w:szCs w:val="24"/>
        </w:rPr>
        <w:t>Current Biology</w:t>
      </w:r>
      <w:r w:rsidRPr="00CB48E5">
        <w:rPr>
          <w:rFonts w:ascii="Calibri" w:hAnsi="Calibri" w:cs="Calibri"/>
          <w:noProof/>
          <w:szCs w:val="24"/>
        </w:rPr>
        <w:t xml:space="preserve">, </w:t>
      </w:r>
      <w:r w:rsidRPr="00CB48E5">
        <w:rPr>
          <w:rFonts w:ascii="Calibri" w:hAnsi="Calibri" w:cs="Calibri"/>
          <w:i/>
          <w:iCs/>
          <w:noProof/>
          <w:szCs w:val="24"/>
        </w:rPr>
        <w:t>16</w:t>
      </w:r>
      <w:r w:rsidRPr="00CB48E5">
        <w:rPr>
          <w:rFonts w:ascii="Calibri" w:hAnsi="Calibri" w:cs="Calibri"/>
          <w:noProof/>
          <w:szCs w:val="24"/>
        </w:rPr>
        <w:t>(September), R279–R280.</w:t>
      </w:r>
    </w:p>
    <w:p w14:paraId="7B684B7C"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Wilson, A. D., &amp; Golonka, S. (2013). Embodied Cognition is Not What you Think it is. </w:t>
      </w:r>
      <w:r w:rsidRPr="00CB48E5">
        <w:rPr>
          <w:rFonts w:ascii="Calibri" w:hAnsi="Calibri" w:cs="Calibri"/>
          <w:i/>
          <w:iCs/>
          <w:noProof/>
          <w:szCs w:val="24"/>
        </w:rPr>
        <w:t>Frontiers in Psychology</w:t>
      </w:r>
      <w:r w:rsidRPr="00CB48E5">
        <w:rPr>
          <w:rFonts w:ascii="Calibri" w:hAnsi="Calibri" w:cs="Calibri"/>
          <w:noProof/>
          <w:szCs w:val="24"/>
        </w:rPr>
        <w:t xml:space="preserve">, </w:t>
      </w:r>
      <w:r w:rsidRPr="00CB48E5">
        <w:rPr>
          <w:rFonts w:ascii="Calibri" w:hAnsi="Calibri" w:cs="Calibri"/>
          <w:i/>
          <w:iCs/>
          <w:noProof/>
          <w:szCs w:val="24"/>
        </w:rPr>
        <w:t>4</w:t>
      </w:r>
      <w:r w:rsidRPr="00CB48E5">
        <w:rPr>
          <w:rFonts w:ascii="Calibri" w:hAnsi="Calibri" w:cs="Calibri"/>
          <w:noProof/>
          <w:szCs w:val="24"/>
        </w:rPr>
        <w:t>(February), 1–13. https://doi.org/10.3389/fpsyg.2013.00058</w:t>
      </w:r>
    </w:p>
    <w:p w14:paraId="6B24C1D1"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CB48E5">
        <w:rPr>
          <w:rFonts w:ascii="Calibri" w:hAnsi="Calibri" w:cs="Calibri"/>
          <w:i/>
          <w:iCs/>
          <w:noProof/>
          <w:szCs w:val="24"/>
        </w:rPr>
        <w:t>Journal of Neurophysiology</w:t>
      </w:r>
      <w:r w:rsidRPr="00CB48E5">
        <w:rPr>
          <w:rFonts w:ascii="Calibri" w:hAnsi="Calibri" w:cs="Calibri"/>
          <w:noProof/>
          <w:szCs w:val="24"/>
        </w:rPr>
        <w:t xml:space="preserve">, </w:t>
      </w:r>
      <w:r w:rsidRPr="00CB48E5">
        <w:rPr>
          <w:rFonts w:ascii="Calibri" w:hAnsi="Calibri" w:cs="Calibri"/>
          <w:i/>
          <w:iCs/>
          <w:noProof/>
          <w:szCs w:val="24"/>
        </w:rPr>
        <w:t>91</w:t>
      </w:r>
      <w:r w:rsidRPr="00CB48E5">
        <w:rPr>
          <w:rFonts w:ascii="Calibri" w:hAnsi="Calibri" w:cs="Calibri"/>
          <w:noProof/>
          <w:szCs w:val="24"/>
        </w:rPr>
        <w:t>(4), 1620–1634. https://doi.org/10.1152/jn.00862.2003</w:t>
      </w:r>
    </w:p>
    <w:p w14:paraId="7C2C4CCF"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CB48E5">
        <w:rPr>
          <w:rFonts w:ascii="Calibri" w:hAnsi="Calibri" w:cs="Calibri"/>
          <w:i/>
          <w:iCs/>
          <w:noProof/>
          <w:szCs w:val="24"/>
        </w:rPr>
        <w:t>Journal of Neurophysiology</w:t>
      </w:r>
      <w:r w:rsidRPr="00CB48E5">
        <w:rPr>
          <w:rFonts w:ascii="Calibri" w:hAnsi="Calibri" w:cs="Calibri"/>
          <w:noProof/>
          <w:szCs w:val="24"/>
        </w:rPr>
        <w:t xml:space="preserve">, </w:t>
      </w:r>
      <w:r w:rsidRPr="00CB48E5">
        <w:rPr>
          <w:rFonts w:ascii="Calibri" w:hAnsi="Calibri" w:cs="Calibri"/>
          <w:i/>
          <w:iCs/>
          <w:noProof/>
          <w:szCs w:val="24"/>
        </w:rPr>
        <w:t>93</w:t>
      </w:r>
      <w:r w:rsidRPr="00CB48E5">
        <w:rPr>
          <w:rFonts w:ascii="Calibri" w:hAnsi="Calibri" w:cs="Calibri"/>
          <w:noProof/>
          <w:szCs w:val="24"/>
        </w:rPr>
        <w:t>(2), 1055–1068. https://doi.org/10.1152/jn.00833.2004</w:t>
      </w:r>
    </w:p>
    <w:p w14:paraId="4A8B91F7"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Zago, M., La Scaleia, B., Miller, W. L., &amp; Lacquaniti, F. (2011). Coherence of structural visual cues and pictorial gravity paves the way for interceptive actions. </w:t>
      </w:r>
      <w:r w:rsidRPr="00CB48E5">
        <w:rPr>
          <w:rFonts w:ascii="Calibri" w:hAnsi="Calibri" w:cs="Calibri"/>
          <w:i/>
          <w:iCs/>
          <w:noProof/>
          <w:szCs w:val="24"/>
        </w:rPr>
        <w:t>Journal of Vision</w:t>
      </w:r>
      <w:r w:rsidRPr="00CB48E5">
        <w:rPr>
          <w:rFonts w:ascii="Calibri" w:hAnsi="Calibri" w:cs="Calibri"/>
          <w:noProof/>
          <w:szCs w:val="24"/>
        </w:rPr>
        <w:t xml:space="preserve">, </w:t>
      </w:r>
      <w:r w:rsidRPr="00CB48E5">
        <w:rPr>
          <w:rFonts w:ascii="Calibri" w:hAnsi="Calibri" w:cs="Calibri"/>
          <w:i/>
          <w:iCs/>
          <w:noProof/>
          <w:szCs w:val="24"/>
        </w:rPr>
        <w:t>11</w:t>
      </w:r>
      <w:r w:rsidRPr="00CB48E5">
        <w:rPr>
          <w:rFonts w:ascii="Calibri" w:hAnsi="Calibri" w:cs="Calibri"/>
          <w:noProof/>
          <w:szCs w:val="24"/>
        </w:rPr>
        <w:t>(10), 1–10. https://doi.org/10.1167/11.10.13.Introduction</w:t>
      </w:r>
    </w:p>
    <w:p w14:paraId="676B98CE"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szCs w:val="24"/>
        </w:rPr>
      </w:pPr>
      <w:r w:rsidRPr="00CB48E5">
        <w:rPr>
          <w:rFonts w:ascii="Calibri" w:hAnsi="Calibri" w:cs="Calibri"/>
          <w:noProof/>
          <w:szCs w:val="24"/>
        </w:rPr>
        <w:t xml:space="preserve">Zago, M., McIntyre, J., Senot, P., &amp; Lacquaniti, F. (2008). Internal models and prediction of visual gravitational motion. </w:t>
      </w:r>
      <w:r w:rsidRPr="00CB48E5">
        <w:rPr>
          <w:rFonts w:ascii="Calibri" w:hAnsi="Calibri" w:cs="Calibri"/>
          <w:i/>
          <w:iCs/>
          <w:noProof/>
          <w:szCs w:val="24"/>
        </w:rPr>
        <w:t>Vision Research</w:t>
      </w:r>
      <w:r w:rsidRPr="00CB48E5">
        <w:rPr>
          <w:rFonts w:ascii="Calibri" w:hAnsi="Calibri" w:cs="Calibri"/>
          <w:noProof/>
          <w:szCs w:val="24"/>
        </w:rPr>
        <w:t xml:space="preserve">, </w:t>
      </w:r>
      <w:r w:rsidRPr="00CB48E5">
        <w:rPr>
          <w:rFonts w:ascii="Calibri" w:hAnsi="Calibri" w:cs="Calibri"/>
          <w:i/>
          <w:iCs/>
          <w:noProof/>
          <w:szCs w:val="24"/>
        </w:rPr>
        <w:t>48</w:t>
      </w:r>
      <w:r w:rsidRPr="00CB48E5">
        <w:rPr>
          <w:rFonts w:ascii="Calibri" w:hAnsi="Calibri" w:cs="Calibri"/>
          <w:noProof/>
          <w:szCs w:val="24"/>
        </w:rPr>
        <w:t>(14), 1532–1538. https://doi.org/10.1016/j.visres.2008.04.005</w:t>
      </w:r>
    </w:p>
    <w:p w14:paraId="25D1FC24" w14:textId="77777777" w:rsidR="00CB48E5" w:rsidRPr="00CB48E5" w:rsidRDefault="00CB48E5" w:rsidP="00CB48E5">
      <w:pPr>
        <w:widowControl w:val="0"/>
        <w:autoSpaceDE w:val="0"/>
        <w:autoSpaceDN w:val="0"/>
        <w:adjustRightInd w:val="0"/>
        <w:spacing w:line="240" w:lineRule="auto"/>
        <w:ind w:left="480" w:hanging="480"/>
        <w:rPr>
          <w:rFonts w:ascii="Calibri" w:hAnsi="Calibri" w:cs="Calibri"/>
          <w:noProof/>
        </w:rPr>
      </w:pPr>
      <w:r w:rsidRPr="00CB48E5">
        <w:rPr>
          <w:rFonts w:ascii="Calibri" w:hAnsi="Calibri" w:cs="Calibri"/>
          <w:noProof/>
          <w:szCs w:val="24"/>
        </w:rPr>
        <w:t xml:space="preserve">Zago, M., McIntyre, J., Senot, P., &amp; Lacquaniti, F. (2009). Visuo-motor coordination and internal models for object interception. </w:t>
      </w:r>
      <w:r w:rsidRPr="00CB48E5">
        <w:rPr>
          <w:rFonts w:ascii="Calibri" w:hAnsi="Calibri" w:cs="Calibri"/>
          <w:i/>
          <w:iCs/>
          <w:noProof/>
          <w:szCs w:val="24"/>
        </w:rPr>
        <w:t>Experimental Brain Research</w:t>
      </w:r>
      <w:r w:rsidRPr="00CB48E5">
        <w:rPr>
          <w:rFonts w:ascii="Calibri" w:hAnsi="Calibri" w:cs="Calibri"/>
          <w:noProof/>
          <w:szCs w:val="24"/>
        </w:rPr>
        <w:t xml:space="preserve">, </w:t>
      </w:r>
      <w:r w:rsidRPr="00CB48E5">
        <w:rPr>
          <w:rFonts w:ascii="Calibri" w:hAnsi="Calibri" w:cs="Calibri"/>
          <w:i/>
          <w:iCs/>
          <w:noProof/>
          <w:szCs w:val="24"/>
        </w:rPr>
        <w:t>192</w:t>
      </w:r>
      <w:r w:rsidRPr="00CB48E5">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sidRPr="00090216">
        <w:rPr>
          <w:b/>
          <w:bCs/>
          <w:noProof/>
          <w:rPrChange w:id="205" w:author="Borja Aguado Ramirez" w:date="2020-05-14T17:42:00Z">
            <w:rPr>
              <w:noProof/>
            </w:rPr>
          </w:rPrChange>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206" w:name="_Ref37724857"/>
      <w:r>
        <w:t xml:space="preserve">Complementary Figure </w:t>
      </w:r>
      <w:fldSimple w:instr=" SEQ Complementary_Figure \* ARABIC ">
        <w:r>
          <w:rPr>
            <w:noProof/>
          </w:rPr>
          <w:t>1</w:t>
        </w:r>
      </w:fldSimple>
      <w:bookmarkEnd w:id="206"/>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Borja Aguado Ramirez" w:date="2020-05-15T05:40:00Z" w:initials="BAR">
    <w:p w14:paraId="298D8135" w14:textId="55BFAE73" w:rsidR="00145A1C" w:rsidRDefault="00145A1C">
      <w:pPr>
        <w:pStyle w:val="CommentText"/>
      </w:pPr>
      <w:r>
        <w:rPr>
          <w:rStyle w:val="CommentReference"/>
        </w:rPr>
        <w:annotationRef/>
      </w:r>
      <w:r>
        <w:t>I recover</w:t>
      </w:r>
      <w:r w:rsidR="00E26BAE">
        <w:t>e</w:t>
      </w:r>
      <w:r>
        <w:t>d this from the discussion. I think it makes more sense to introduce the spatial and t</w:t>
      </w:r>
      <w:r w:rsidR="00E26BAE">
        <w:t>e</w:t>
      </w:r>
      <w:r>
        <w:t>mporal domain here before talking about hypothesis</w:t>
      </w:r>
    </w:p>
  </w:comment>
  <w:comment w:id="11" w:author="Björn Jörges" w:date="2020-05-15T19:26:00Z" w:initials="BJ">
    <w:p w14:paraId="5B325138" w14:textId="57C8A34C" w:rsidR="00145A1C" w:rsidRDefault="00145A1C">
      <w:pPr>
        <w:pStyle w:val="CommentText"/>
      </w:pPr>
      <w:r>
        <w:rPr>
          <w:rStyle w:val="CommentReference"/>
        </w:rPr>
        <w:annotationRef/>
      </w:r>
      <w:r>
        <w:t>Agreed</w:t>
      </w:r>
    </w:p>
  </w:comment>
  <w:comment w:id="38" w:author="Borja Aguado Ramirez" w:date="2020-05-15T04:39:00Z" w:initials="BAR">
    <w:p w14:paraId="604CCDA3" w14:textId="36206D3F" w:rsidR="00145A1C" w:rsidRDefault="00145A1C">
      <w:pPr>
        <w:pStyle w:val="CommentText"/>
      </w:pPr>
      <w:r>
        <w:rPr>
          <w:rStyle w:val="CommentReference"/>
        </w:rPr>
        <w:annotationRef/>
      </w:r>
      <w:r>
        <w:t>Changed B and C into speed vs. time to make a point in the discussion.</w:t>
      </w:r>
    </w:p>
  </w:comment>
  <w:comment w:id="39" w:author="Björn Jörges" w:date="2020-05-15T23:51:00Z" w:initials="BJ">
    <w:p w14:paraId="7E569239" w14:textId="53DB4F84" w:rsidR="00145A1C" w:rsidRDefault="00145A1C">
      <w:pPr>
        <w:pStyle w:val="CommentText"/>
      </w:pPr>
      <w:r>
        <w:rPr>
          <w:rStyle w:val="CommentReference"/>
        </w:rPr>
        <w:annotationRef/>
      </w:r>
      <w:r>
        <w:t>And I changed the plot somewhat to make the coloring and naming scheme more coherent (one color for one thing); also changed C into the difference between air drag and no airdrag so it would be easier to see (both were very close together)</w:t>
      </w:r>
    </w:p>
  </w:comment>
  <w:comment w:id="74" w:author="Joan López-Moliner" w:date="2020-05-04T11:08:00Z" w:initials="JM">
    <w:p w14:paraId="7F326BCF" w14:textId="48A2A4BD" w:rsidR="00145A1C" w:rsidRDefault="00145A1C">
      <w:pPr>
        <w:pStyle w:val="CommentText"/>
      </w:pPr>
      <w:r>
        <w:rPr>
          <w:rStyle w:val="CommentReference"/>
        </w:rPr>
        <w:annotationRef/>
      </w:r>
      <w:r>
        <w:t xml:space="preserve">I think that having only Ball Size in the test model is not the proper way to test hypothesis 2 related to air-drag. We should look at the interaction airdrag x ball size. Any effect you found in models (19) and (20) could have been related to other non-airdrag related effects. We know size affects perceived speed (also in depth which is not the case). </w:t>
      </w:r>
    </w:p>
  </w:comment>
  <w:comment w:id="75" w:author="Björn Jörges" w:date="2020-05-17T23:37:00Z" w:initials="BJ">
    <w:p w14:paraId="4CA3FE1C" w14:textId="42B5FCBB" w:rsidR="00795C86" w:rsidRDefault="00795C86">
      <w:pPr>
        <w:pStyle w:val="CommentText"/>
      </w:pPr>
      <w:r>
        <w:rPr>
          <w:rStyle w:val="CommentReference"/>
        </w:rPr>
        <w:annotationRef/>
      </w:r>
      <w:r>
        <w:t>Addressed</w:t>
      </w:r>
    </w:p>
  </w:comment>
  <w:comment w:id="154" w:author="Borja Aguado Ramirez" w:date="2020-05-15T05:45:00Z" w:initials="BAR">
    <w:p w14:paraId="112728B2" w14:textId="63DC544A" w:rsidR="00145A1C" w:rsidRDefault="00145A1C">
      <w:pPr>
        <w:pStyle w:val="CommentText"/>
      </w:pPr>
      <w:r>
        <w:rPr>
          <w:rStyle w:val="CommentReference"/>
        </w:rPr>
        <w:annotationRef/>
      </w:r>
      <w:r>
        <w:t>Combined the insets into one with the same scale to be comparable between conditions</w:t>
      </w:r>
    </w:p>
  </w:comment>
  <w:comment w:id="155" w:author="Björn Jörges" w:date="2020-05-16T02:50:00Z" w:initials="BJ">
    <w:p w14:paraId="7067023F" w14:textId="6C72783C" w:rsidR="00145A1C" w:rsidRDefault="00145A1C">
      <w:pPr>
        <w:pStyle w:val="CommentText"/>
      </w:pPr>
      <w:r>
        <w:rPr>
          <w:rStyle w:val="CommentReference"/>
        </w:rPr>
        <w:annotationRef/>
      </w:r>
      <w:r>
        <w:t xml:space="preserve">Aaaand I moved them to the side … probably easier to </w:t>
      </w:r>
      <w:r w:rsidR="009F47A0">
        <w:t>appreciate</w:t>
      </w:r>
      <w:r>
        <w:t xml:space="preserve"> like thi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74" w:author="Björn Jörges" w:date="2020-04-15T10:13:00Z" w:initials="BJ">
    <w:p w14:paraId="40FB1B83" w14:textId="5787AA9A" w:rsidR="00145A1C" w:rsidRDefault="00145A1C">
      <w:pPr>
        <w:pStyle w:val="CommentText"/>
      </w:pPr>
      <w:r>
        <w:rPr>
          <w:rStyle w:val="CommentReference"/>
        </w:rPr>
        <w:annotationRef/>
      </w:r>
      <w:r>
        <w:t>Kept to a minimum, since Hypothesis 2 was not supported</w:t>
      </w:r>
    </w:p>
  </w:comment>
  <w:comment w:id="175" w:author="Björn Jörges" w:date="2020-04-15T10:13:00Z" w:initials="BJ">
    <w:p w14:paraId="39E14699" w14:textId="77777777" w:rsidR="00145A1C" w:rsidRDefault="00145A1C"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145A1C" w:rsidRDefault="00145A1C">
      <w:pPr>
        <w:pStyle w:val="CommentText"/>
      </w:pPr>
    </w:p>
  </w:comment>
  <w:comment w:id="188" w:author="Björn Jörges" w:date="2020-04-15T08:51:00Z" w:initials="BJ">
    <w:p w14:paraId="11256BDF" w14:textId="77736068" w:rsidR="00145A1C" w:rsidRDefault="00145A1C">
      <w:pPr>
        <w:pStyle w:val="CommentText"/>
      </w:pPr>
      <w:r>
        <w:rPr>
          <w:rStyle w:val="CommentReference"/>
        </w:rPr>
        <w:annotationRef/>
      </w:r>
      <w:r>
        <w:t>These paragraphs are new</w:t>
      </w:r>
    </w:p>
  </w:comment>
  <w:comment w:id="191" w:author="Björn Jörges" w:date="2020-04-15T08:52:00Z" w:initials="BJ">
    <w:p w14:paraId="20466C3F" w14:textId="3AC7504A" w:rsidR="00145A1C" w:rsidRDefault="00145A1C">
      <w:pPr>
        <w:pStyle w:val="CommentText"/>
      </w:pPr>
      <w:r>
        <w:rPr>
          <w:rStyle w:val="CommentReference"/>
        </w:rPr>
        <w:annotationRef/>
      </w:r>
      <w:r>
        <w:t>This is new, too</w:t>
      </w:r>
    </w:p>
  </w:comment>
  <w:comment w:id="194" w:author="Björn Jörges" w:date="2020-04-15T08:52:00Z" w:initials="BJ">
    <w:p w14:paraId="0B5FE946" w14:textId="73020ED4" w:rsidR="00145A1C" w:rsidRPr="00285303" w:rsidRDefault="00145A1C">
      <w:pPr>
        <w:pStyle w:val="CommentText"/>
        <w:rPr>
          <w:lang w:val="es-ES"/>
        </w:rPr>
      </w:pPr>
      <w:r>
        <w:rPr>
          <w:rStyle w:val="CommentReference"/>
        </w:rPr>
        <w:annotationRef/>
      </w:r>
      <w:r w:rsidRPr="00285303">
        <w:rPr>
          <w:lang w:val="es-ES"/>
        </w:rPr>
        <w:t>Adapted to reflect the results</w:t>
      </w:r>
    </w:p>
  </w:comment>
  <w:comment w:id="195" w:author="Björn Jörges" w:date="2020-04-15T10:26:00Z" w:initials="BJ">
    <w:p w14:paraId="19DDEE5E" w14:textId="74D4AEF5" w:rsidR="00145A1C" w:rsidRPr="00C62312" w:rsidRDefault="00145A1C">
      <w:pPr>
        <w:pStyle w:val="CommentText"/>
        <w:rPr>
          <w:lang w:val="es-ES"/>
        </w:rPr>
      </w:pPr>
      <w:r>
        <w:rPr>
          <w:rStyle w:val="CommentReference"/>
        </w:rPr>
        <w:annotationRef/>
      </w:r>
      <w:r w:rsidRPr="00C62312">
        <w:rPr>
          <w:lang w:val="es-ES"/>
        </w:rPr>
        <w:t>Hi faltaria el teu funding,</w:t>
      </w:r>
      <w:r>
        <w:rPr>
          <w:lang w:val="es-ES"/>
        </w:rPr>
        <w:t xml:space="preserve"> no sé si encara és el mateix projecte del que tinc l’informació</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8D8135" w15:done="0"/>
  <w15:commentEx w15:paraId="5B325138" w15:paraIdParent="298D8135" w15:done="0"/>
  <w15:commentEx w15:paraId="604CCDA3" w15:done="0"/>
  <w15:commentEx w15:paraId="7E569239" w15:paraIdParent="604CCDA3" w15:done="0"/>
  <w15:commentEx w15:paraId="7F326BCF" w15:done="0"/>
  <w15:commentEx w15:paraId="4CA3FE1C" w15:paraIdParent="7F326BCF" w15:done="0"/>
  <w15:commentEx w15:paraId="112728B2" w15:done="0"/>
  <w15:commentEx w15:paraId="7067023F" w15:paraIdParent="112728B2" w15:done="0"/>
  <w15:commentEx w15:paraId="40FB1B83" w15:done="0"/>
  <w15:commentEx w15:paraId="184B9195" w15:done="0"/>
  <w15:commentEx w15:paraId="11256BDF" w15:done="0"/>
  <w15:commentEx w15:paraId="20466C3F" w15:done="0"/>
  <w15:commentEx w15:paraId="0B5FE946" w15:done="0"/>
  <w15:commentEx w15:paraId="19DDEE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96B6B" w16cex:dateUtc="2020-05-15T23:26:00Z"/>
  <w16cex:commentExtensible w16cex:durableId="2269A98F" w16cex:dateUtc="2020-05-16T03:51:00Z"/>
  <w16cex:commentExtensible w16cex:durableId="226C492F" w16cex:dateUtc="2020-05-18T03:37:00Z"/>
  <w16cex:commentExtensible w16cex:durableId="2269D388" w16cex:dateUtc="2020-05-16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8D8135" w16cid:durableId="2268A9E1"/>
  <w16cid:commentId w16cid:paraId="5B325138" w16cid:durableId="22696B6B"/>
  <w16cid:commentId w16cid:paraId="604CCDA3" w16cid:durableId="22689B6A"/>
  <w16cid:commentId w16cid:paraId="7E569239" w16cid:durableId="2269A98F"/>
  <w16cid:commentId w16cid:paraId="7F326BCF" w16cid:durableId="225A7625"/>
  <w16cid:commentId w16cid:paraId="4CA3FE1C" w16cid:durableId="226C492F"/>
  <w16cid:commentId w16cid:paraId="112728B2" w16cid:durableId="2268AAF2"/>
  <w16cid:commentId w16cid:paraId="7067023F" w16cid:durableId="2269D388"/>
  <w16cid:commentId w16cid:paraId="40FB1B83" w16cid:durableId="22415CDC"/>
  <w16cid:commentId w16cid:paraId="184B9195" w16cid:durableId="22415CC7"/>
  <w16cid:commentId w16cid:paraId="11256BDF" w16cid:durableId="2241499F"/>
  <w16cid:commentId w16cid:paraId="20466C3F" w16cid:durableId="224149BD"/>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37A759" w14:textId="77777777" w:rsidR="00AF76E1" w:rsidRDefault="00AF76E1" w:rsidP="006C306C">
      <w:pPr>
        <w:spacing w:after="0" w:line="240" w:lineRule="auto"/>
      </w:pPr>
      <w:r>
        <w:separator/>
      </w:r>
    </w:p>
  </w:endnote>
  <w:endnote w:type="continuationSeparator" w:id="0">
    <w:p w14:paraId="5C68E4FF" w14:textId="77777777" w:rsidR="00AF76E1" w:rsidRDefault="00AF76E1"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D2CB6" w14:textId="77777777" w:rsidR="00AF76E1" w:rsidRDefault="00AF76E1" w:rsidP="006C306C">
      <w:pPr>
        <w:spacing w:after="0" w:line="240" w:lineRule="auto"/>
      </w:pPr>
      <w:r>
        <w:separator/>
      </w:r>
    </w:p>
  </w:footnote>
  <w:footnote w:type="continuationSeparator" w:id="0">
    <w:p w14:paraId="3CEBB3FB" w14:textId="77777777" w:rsidR="00AF76E1" w:rsidRDefault="00AF76E1"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rson w15:author="Borja Aguado Ramirez">
    <w15:presenceInfo w15:providerId="None" w15:userId="Borja Aguado Ramirez"/>
  </w15:person>
  <w15:person w15:author="Borja Aguado Ramírez">
    <w15:presenceInfo w15:providerId="Windows Live" w15:userId="6ab5e20f133c7a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1CC"/>
    <w:rsid w:val="00000FDD"/>
    <w:rsid w:val="000016D2"/>
    <w:rsid w:val="00006E70"/>
    <w:rsid w:val="00010979"/>
    <w:rsid w:val="000132A7"/>
    <w:rsid w:val="000202FC"/>
    <w:rsid w:val="000244CD"/>
    <w:rsid w:val="000259B3"/>
    <w:rsid w:val="0003264A"/>
    <w:rsid w:val="00034E1A"/>
    <w:rsid w:val="000430F8"/>
    <w:rsid w:val="00044507"/>
    <w:rsid w:val="00044BE3"/>
    <w:rsid w:val="0004593D"/>
    <w:rsid w:val="00047573"/>
    <w:rsid w:val="000478E1"/>
    <w:rsid w:val="00047F60"/>
    <w:rsid w:val="000515AC"/>
    <w:rsid w:val="00051DE8"/>
    <w:rsid w:val="00054B68"/>
    <w:rsid w:val="00055C51"/>
    <w:rsid w:val="0006438B"/>
    <w:rsid w:val="00065819"/>
    <w:rsid w:val="00066B47"/>
    <w:rsid w:val="00067501"/>
    <w:rsid w:val="00070687"/>
    <w:rsid w:val="0007433C"/>
    <w:rsid w:val="00074BFA"/>
    <w:rsid w:val="000776AE"/>
    <w:rsid w:val="00082B8C"/>
    <w:rsid w:val="00084440"/>
    <w:rsid w:val="000856B8"/>
    <w:rsid w:val="00090216"/>
    <w:rsid w:val="00091DE0"/>
    <w:rsid w:val="00096D90"/>
    <w:rsid w:val="000971C8"/>
    <w:rsid w:val="000A2775"/>
    <w:rsid w:val="000A4CE4"/>
    <w:rsid w:val="000A7086"/>
    <w:rsid w:val="000B32D1"/>
    <w:rsid w:val="000B4906"/>
    <w:rsid w:val="000B5F57"/>
    <w:rsid w:val="000B75DA"/>
    <w:rsid w:val="000C0E1B"/>
    <w:rsid w:val="000C2B52"/>
    <w:rsid w:val="000C59D9"/>
    <w:rsid w:val="000C5B16"/>
    <w:rsid w:val="000C6ACE"/>
    <w:rsid w:val="000D5AD7"/>
    <w:rsid w:val="000D68EA"/>
    <w:rsid w:val="000D73FA"/>
    <w:rsid w:val="000E0ABF"/>
    <w:rsid w:val="000E1078"/>
    <w:rsid w:val="000E10F8"/>
    <w:rsid w:val="000E1AC4"/>
    <w:rsid w:val="000E24ED"/>
    <w:rsid w:val="000E3421"/>
    <w:rsid w:val="000E5B03"/>
    <w:rsid w:val="000E6EF4"/>
    <w:rsid w:val="000F2606"/>
    <w:rsid w:val="000F418C"/>
    <w:rsid w:val="000F42BF"/>
    <w:rsid w:val="000F705F"/>
    <w:rsid w:val="00103BDD"/>
    <w:rsid w:val="001045AC"/>
    <w:rsid w:val="00115BD2"/>
    <w:rsid w:val="00122D16"/>
    <w:rsid w:val="00122EC3"/>
    <w:rsid w:val="00126A28"/>
    <w:rsid w:val="001319FA"/>
    <w:rsid w:val="001328CE"/>
    <w:rsid w:val="00134409"/>
    <w:rsid w:val="00137912"/>
    <w:rsid w:val="00143A8E"/>
    <w:rsid w:val="00143E0F"/>
    <w:rsid w:val="00144185"/>
    <w:rsid w:val="00145A1C"/>
    <w:rsid w:val="00147804"/>
    <w:rsid w:val="00147D06"/>
    <w:rsid w:val="001525FD"/>
    <w:rsid w:val="00153222"/>
    <w:rsid w:val="00153790"/>
    <w:rsid w:val="0015469C"/>
    <w:rsid w:val="00154AE2"/>
    <w:rsid w:val="001559C8"/>
    <w:rsid w:val="00161216"/>
    <w:rsid w:val="00162546"/>
    <w:rsid w:val="00164BC2"/>
    <w:rsid w:val="0016726D"/>
    <w:rsid w:val="0017318A"/>
    <w:rsid w:val="00173434"/>
    <w:rsid w:val="00173954"/>
    <w:rsid w:val="00177D47"/>
    <w:rsid w:val="00182B1C"/>
    <w:rsid w:val="0018574F"/>
    <w:rsid w:val="00190F8C"/>
    <w:rsid w:val="00191DD9"/>
    <w:rsid w:val="001942D2"/>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2BFE"/>
    <w:rsid w:val="001D3148"/>
    <w:rsid w:val="001D324F"/>
    <w:rsid w:val="001D4959"/>
    <w:rsid w:val="001D4980"/>
    <w:rsid w:val="001D49A1"/>
    <w:rsid w:val="001D62CA"/>
    <w:rsid w:val="001E1A2F"/>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3160"/>
    <w:rsid w:val="002366B2"/>
    <w:rsid w:val="00236FA5"/>
    <w:rsid w:val="00237569"/>
    <w:rsid w:val="002424AD"/>
    <w:rsid w:val="00246BE7"/>
    <w:rsid w:val="00255627"/>
    <w:rsid w:val="0025722C"/>
    <w:rsid w:val="002577EB"/>
    <w:rsid w:val="002613FD"/>
    <w:rsid w:val="00262789"/>
    <w:rsid w:val="00263B7F"/>
    <w:rsid w:val="002649F5"/>
    <w:rsid w:val="00265AF1"/>
    <w:rsid w:val="0026680F"/>
    <w:rsid w:val="00271FD1"/>
    <w:rsid w:val="00276C55"/>
    <w:rsid w:val="00277B3F"/>
    <w:rsid w:val="0028008E"/>
    <w:rsid w:val="0028204D"/>
    <w:rsid w:val="002827A0"/>
    <w:rsid w:val="00285303"/>
    <w:rsid w:val="002853EA"/>
    <w:rsid w:val="002872D2"/>
    <w:rsid w:val="00287DED"/>
    <w:rsid w:val="002942E8"/>
    <w:rsid w:val="002A1ADA"/>
    <w:rsid w:val="002A26A1"/>
    <w:rsid w:val="002A31C6"/>
    <w:rsid w:val="002A722B"/>
    <w:rsid w:val="002A7D6F"/>
    <w:rsid w:val="002B09EC"/>
    <w:rsid w:val="002B0EC1"/>
    <w:rsid w:val="002B30EB"/>
    <w:rsid w:val="002B4499"/>
    <w:rsid w:val="002B465B"/>
    <w:rsid w:val="002B5068"/>
    <w:rsid w:val="002C0124"/>
    <w:rsid w:val="002C02FC"/>
    <w:rsid w:val="002C388C"/>
    <w:rsid w:val="002C3FA2"/>
    <w:rsid w:val="002C56EC"/>
    <w:rsid w:val="002D59C0"/>
    <w:rsid w:val="002D7BF1"/>
    <w:rsid w:val="002E1527"/>
    <w:rsid w:val="002E3FAC"/>
    <w:rsid w:val="002E6967"/>
    <w:rsid w:val="002E7542"/>
    <w:rsid w:val="002F0A4C"/>
    <w:rsid w:val="002F33E5"/>
    <w:rsid w:val="002F3527"/>
    <w:rsid w:val="002F519B"/>
    <w:rsid w:val="002F5989"/>
    <w:rsid w:val="002F5A92"/>
    <w:rsid w:val="002F5AA3"/>
    <w:rsid w:val="0030022A"/>
    <w:rsid w:val="00301D44"/>
    <w:rsid w:val="00307201"/>
    <w:rsid w:val="00312842"/>
    <w:rsid w:val="00315F59"/>
    <w:rsid w:val="0031622F"/>
    <w:rsid w:val="00320647"/>
    <w:rsid w:val="003224FE"/>
    <w:rsid w:val="003227F1"/>
    <w:rsid w:val="00323170"/>
    <w:rsid w:val="00323E58"/>
    <w:rsid w:val="003242A4"/>
    <w:rsid w:val="00325883"/>
    <w:rsid w:val="003320B6"/>
    <w:rsid w:val="00332167"/>
    <w:rsid w:val="00333636"/>
    <w:rsid w:val="00333B0A"/>
    <w:rsid w:val="00334A43"/>
    <w:rsid w:val="00336BA5"/>
    <w:rsid w:val="00341BDC"/>
    <w:rsid w:val="00345AF4"/>
    <w:rsid w:val="003518C5"/>
    <w:rsid w:val="00360D99"/>
    <w:rsid w:val="00361706"/>
    <w:rsid w:val="00364B84"/>
    <w:rsid w:val="00365A71"/>
    <w:rsid w:val="003672A6"/>
    <w:rsid w:val="003824FB"/>
    <w:rsid w:val="003861EE"/>
    <w:rsid w:val="00386F13"/>
    <w:rsid w:val="00387E22"/>
    <w:rsid w:val="00392FE6"/>
    <w:rsid w:val="00393F22"/>
    <w:rsid w:val="00394CD9"/>
    <w:rsid w:val="00395EC1"/>
    <w:rsid w:val="0039660F"/>
    <w:rsid w:val="003A095A"/>
    <w:rsid w:val="003A1ECD"/>
    <w:rsid w:val="003A2264"/>
    <w:rsid w:val="003A5D6B"/>
    <w:rsid w:val="003A6B67"/>
    <w:rsid w:val="003A759F"/>
    <w:rsid w:val="003A7931"/>
    <w:rsid w:val="003B2872"/>
    <w:rsid w:val="003B378A"/>
    <w:rsid w:val="003B37C6"/>
    <w:rsid w:val="003C1AE8"/>
    <w:rsid w:val="003C36C4"/>
    <w:rsid w:val="003D00A7"/>
    <w:rsid w:val="003D269E"/>
    <w:rsid w:val="003D30BB"/>
    <w:rsid w:val="003D4526"/>
    <w:rsid w:val="003D6303"/>
    <w:rsid w:val="003D6362"/>
    <w:rsid w:val="003E1FB8"/>
    <w:rsid w:val="003E5D39"/>
    <w:rsid w:val="003E605F"/>
    <w:rsid w:val="003E6AC3"/>
    <w:rsid w:val="003E7C85"/>
    <w:rsid w:val="003F248C"/>
    <w:rsid w:val="003F4A3B"/>
    <w:rsid w:val="003F7138"/>
    <w:rsid w:val="00401D9B"/>
    <w:rsid w:val="004052C0"/>
    <w:rsid w:val="00410C3D"/>
    <w:rsid w:val="004140C9"/>
    <w:rsid w:val="0041727E"/>
    <w:rsid w:val="00417EA9"/>
    <w:rsid w:val="00422259"/>
    <w:rsid w:val="00423C69"/>
    <w:rsid w:val="00425388"/>
    <w:rsid w:val="00425E85"/>
    <w:rsid w:val="00426B87"/>
    <w:rsid w:val="00426C0D"/>
    <w:rsid w:val="004346A8"/>
    <w:rsid w:val="0043561A"/>
    <w:rsid w:val="0043611B"/>
    <w:rsid w:val="004423E9"/>
    <w:rsid w:val="004439FB"/>
    <w:rsid w:val="00443E89"/>
    <w:rsid w:val="00447BF6"/>
    <w:rsid w:val="00454CF0"/>
    <w:rsid w:val="0046001F"/>
    <w:rsid w:val="0046022A"/>
    <w:rsid w:val="004609FC"/>
    <w:rsid w:val="0046135E"/>
    <w:rsid w:val="00461D30"/>
    <w:rsid w:val="004644B3"/>
    <w:rsid w:val="004662F3"/>
    <w:rsid w:val="004673E8"/>
    <w:rsid w:val="00470041"/>
    <w:rsid w:val="004750B3"/>
    <w:rsid w:val="00480BAA"/>
    <w:rsid w:val="00483CDD"/>
    <w:rsid w:val="00483E1D"/>
    <w:rsid w:val="00486DE5"/>
    <w:rsid w:val="004876A1"/>
    <w:rsid w:val="004915C7"/>
    <w:rsid w:val="00492F36"/>
    <w:rsid w:val="00494A47"/>
    <w:rsid w:val="00497D81"/>
    <w:rsid w:val="004A06DF"/>
    <w:rsid w:val="004A25AA"/>
    <w:rsid w:val="004A39AF"/>
    <w:rsid w:val="004A4C6D"/>
    <w:rsid w:val="004A61C4"/>
    <w:rsid w:val="004A71E1"/>
    <w:rsid w:val="004A78FD"/>
    <w:rsid w:val="004B0B80"/>
    <w:rsid w:val="004B1AC2"/>
    <w:rsid w:val="004B2274"/>
    <w:rsid w:val="004B4255"/>
    <w:rsid w:val="004B7C16"/>
    <w:rsid w:val="004C2528"/>
    <w:rsid w:val="004C4C24"/>
    <w:rsid w:val="004C61B3"/>
    <w:rsid w:val="004C6B75"/>
    <w:rsid w:val="004C7734"/>
    <w:rsid w:val="004E1212"/>
    <w:rsid w:val="004E484D"/>
    <w:rsid w:val="004F0E1B"/>
    <w:rsid w:val="004F2001"/>
    <w:rsid w:val="004F3A92"/>
    <w:rsid w:val="004F4F87"/>
    <w:rsid w:val="004F681C"/>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60A9"/>
    <w:rsid w:val="00526F38"/>
    <w:rsid w:val="00527240"/>
    <w:rsid w:val="00534500"/>
    <w:rsid w:val="00534A34"/>
    <w:rsid w:val="00540D32"/>
    <w:rsid w:val="005445C6"/>
    <w:rsid w:val="0054533C"/>
    <w:rsid w:val="00546890"/>
    <w:rsid w:val="005514C5"/>
    <w:rsid w:val="005522E7"/>
    <w:rsid w:val="00554D7B"/>
    <w:rsid w:val="00555821"/>
    <w:rsid w:val="00560958"/>
    <w:rsid w:val="005663F8"/>
    <w:rsid w:val="005724E4"/>
    <w:rsid w:val="00574A34"/>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01BF"/>
    <w:rsid w:val="005B244E"/>
    <w:rsid w:val="005B2920"/>
    <w:rsid w:val="005B2E73"/>
    <w:rsid w:val="005B3EC0"/>
    <w:rsid w:val="005B560C"/>
    <w:rsid w:val="005C2640"/>
    <w:rsid w:val="005C4A79"/>
    <w:rsid w:val="005C547D"/>
    <w:rsid w:val="005C5E18"/>
    <w:rsid w:val="005C7B1B"/>
    <w:rsid w:val="005D07FC"/>
    <w:rsid w:val="005D15B0"/>
    <w:rsid w:val="005D37AF"/>
    <w:rsid w:val="005D664E"/>
    <w:rsid w:val="005E04FB"/>
    <w:rsid w:val="005E1751"/>
    <w:rsid w:val="005E6FD4"/>
    <w:rsid w:val="005E7197"/>
    <w:rsid w:val="005E7A59"/>
    <w:rsid w:val="005F18E2"/>
    <w:rsid w:val="005F3500"/>
    <w:rsid w:val="005F36B6"/>
    <w:rsid w:val="006000DE"/>
    <w:rsid w:val="006031A4"/>
    <w:rsid w:val="00603584"/>
    <w:rsid w:val="00605A00"/>
    <w:rsid w:val="0060693D"/>
    <w:rsid w:val="00606A42"/>
    <w:rsid w:val="00607E14"/>
    <w:rsid w:val="00612A31"/>
    <w:rsid w:val="00617AA1"/>
    <w:rsid w:val="006221BA"/>
    <w:rsid w:val="00622426"/>
    <w:rsid w:val="00622DAF"/>
    <w:rsid w:val="00624045"/>
    <w:rsid w:val="006352FD"/>
    <w:rsid w:val="0063682F"/>
    <w:rsid w:val="00637F44"/>
    <w:rsid w:val="00640A0D"/>
    <w:rsid w:val="00641C7A"/>
    <w:rsid w:val="00645F99"/>
    <w:rsid w:val="0064723D"/>
    <w:rsid w:val="00652E8A"/>
    <w:rsid w:val="006565D9"/>
    <w:rsid w:val="00660D60"/>
    <w:rsid w:val="006613B4"/>
    <w:rsid w:val="00662D79"/>
    <w:rsid w:val="006638EB"/>
    <w:rsid w:val="00665486"/>
    <w:rsid w:val="006662F8"/>
    <w:rsid w:val="00667662"/>
    <w:rsid w:val="00675073"/>
    <w:rsid w:val="006778A0"/>
    <w:rsid w:val="00683CFE"/>
    <w:rsid w:val="00683D69"/>
    <w:rsid w:val="00684BA5"/>
    <w:rsid w:val="0069042E"/>
    <w:rsid w:val="00690FD5"/>
    <w:rsid w:val="00693A6F"/>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44AD"/>
    <w:rsid w:val="006E6655"/>
    <w:rsid w:val="006F109A"/>
    <w:rsid w:val="006F194E"/>
    <w:rsid w:val="006F1CCA"/>
    <w:rsid w:val="006F1E4D"/>
    <w:rsid w:val="006F284C"/>
    <w:rsid w:val="006F5A5D"/>
    <w:rsid w:val="006F5F89"/>
    <w:rsid w:val="00701E25"/>
    <w:rsid w:val="00706A91"/>
    <w:rsid w:val="00706C13"/>
    <w:rsid w:val="00707A8B"/>
    <w:rsid w:val="007108A9"/>
    <w:rsid w:val="00715460"/>
    <w:rsid w:val="007164E4"/>
    <w:rsid w:val="007212FD"/>
    <w:rsid w:val="00721DF3"/>
    <w:rsid w:val="0072302C"/>
    <w:rsid w:val="007234B3"/>
    <w:rsid w:val="0072483C"/>
    <w:rsid w:val="00726106"/>
    <w:rsid w:val="00732E22"/>
    <w:rsid w:val="00737D5F"/>
    <w:rsid w:val="007406AD"/>
    <w:rsid w:val="00745CD3"/>
    <w:rsid w:val="0075537E"/>
    <w:rsid w:val="007615FA"/>
    <w:rsid w:val="00762FE4"/>
    <w:rsid w:val="00763A72"/>
    <w:rsid w:val="007651EB"/>
    <w:rsid w:val="00766971"/>
    <w:rsid w:val="00770654"/>
    <w:rsid w:val="00770BC8"/>
    <w:rsid w:val="0077135F"/>
    <w:rsid w:val="00777712"/>
    <w:rsid w:val="007779CC"/>
    <w:rsid w:val="0078018B"/>
    <w:rsid w:val="00785D38"/>
    <w:rsid w:val="00793F11"/>
    <w:rsid w:val="00794692"/>
    <w:rsid w:val="00795C4F"/>
    <w:rsid w:val="00795C86"/>
    <w:rsid w:val="00797B60"/>
    <w:rsid w:val="007A5EA5"/>
    <w:rsid w:val="007A697D"/>
    <w:rsid w:val="007A6B14"/>
    <w:rsid w:val="007B0171"/>
    <w:rsid w:val="007B19AF"/>
    <w:rsid w:val="007C18C7"/>
    <w:rsid w:val="007C2B3C"/>
    <w:rsid w:val="007C392A"/>
    <w:rsid w:val="007C696F"/>
    <w:rsid w:val="007C7DAE"/>
    <w:rsid w:val="007D032D"/>
    <w:rsid w:val="007D065C"/>
    <w:rsid w:val="007D0A74"/>
    <w:rsid w:val="007D0A96"/>
    <w:rsid w:val="007D41E8"/>
    <w:rsid w:val="007D5004"/>
    <w:rsid w:val="007E2DE2"/>
    <w:rsid w:val="007E51E7"/>
    <w:rsid w:val="007E5548"/>
    <w:rsid w:val="007F1585"/>
    <w:rsid w:val="007F16ED"/>
    <w:rsid w:val="008029BE"/>
    <w:rsid w:val="00813146"/>
    <w:rsid w:val="00813196"/>
    <w:rsid w:val="008145DF"/>
    <w:rsid w:val="00815FEF"/>
    <w:rsid w:val="00816446"/>
    <w:rsid w:val="008176CC"/>
    <w:rsid w:val="008221D9"/>
    <w:rsid w:val="00823409"/>
    <w:rsid w:val="0082560E"/>
    <w:rsid w:val="00825F55"/>
    <w:rsid w:val="00830346"/>
    <w:rsid w:val="00833A98"/>
    <w:rsid w:val="00835FA1"/>
    <w:rsid w:val="0083628E"/>
    <w:rsid w:val="00836352"/>
    <w:rsid w:val="00836F61"/>
    <w:rsid w:val="008406FA"/>
    <w:rsid w:val="008419DC"/>
    <w:rsid w:val="00843409"/>
    <w:rsid w:val="008440D4"/>
    <w:rsid w:val="00844E1E"/>
    <w:rsid w:val="00847DEE"/>
    <w:rsid w:val="008518F2"/>
    <w:rsid w:val="0085341C"/>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0A47"/>
    <w:rsid w:val="008C2054"/>
    <w:rsid w:val="008C3BA7"/>
    <w:rsid w:val="008C6CFC"/>
    <w:rsid w:val="008C6D9F"/>
    <w:rsid w:val="008D24EA"/>
    <w:rsid w:val="008D2CE4"/>
    <w:rsid w:val="008D6DCF"/>
    <w:rsid w:val="008E25CB"/>
    <w:rsid w:val="008E2C2F"/>
    <w:rsid w:val="008E4971"/>
    <w:rsid w:val="008E7F6B"/>
    <w:rsid w:val="008F075C"/>
    <w:rsid w:val="008F2DF0"/>
    <w:rsid w:val="00900EAE"/>
    <w:rsid w:val="00901CB6"/>
    <w:rsid w:val="0090257E"/>
    <w:rsid w:val="009044FC"/>
    <w:rsid w:val="00905227"/>
    <w:rsid w:val="0090664C"/>
    <w:rsid w:val="00907FFC"/>
    <w:rsid w:val="0091260F"/>
    <w:rsid w:val="00914AB2"/>
    <w:rsid w:val="009249DD"/>
    <w:rsid w:val="00924FB4"/>
    <w:rsid w:val="0092614D"/>
    <w:rsid w:val="00926303"/>
    <w:rsid w:val="0093129F"/>
    <w:rsid w:val="0093283D"/>
    <w:rsid w:val="00936508"/>
    <w:rsid w:val="0094215C"/>
    <w:rsid w:val="0094391A"/>
    <w:rsid w:val="00943D76"/>
    <w:rsid w:val="0094481C"/>
    <w:rsid w:val="009546E1"/>
    <w:rsid w:val="0095639F"/>
    <w:rsid w:val="00956E54"/>
    <w:rsid w:val="00961DA2"/>
    <w:rsid w:val="009633B5"/>
    <w:rsid w:val="00967DBD"/>
    <w:rsid w:val="00967F04"/>
    <w:rsid w:val="00971E53"/>
    <w:rsid w:val="00972E3B"/>
    <w:rsid w:val="00973BEE"/>
    <w:rsid w:val="009754A8"/>
    <w:rsid w:val="00975D41"/>
    <w:rsid w:val="009766CE"/>
    <w:rsid w:val="009774A8"/>
    <w:rsid w:val="0097779D"/>
    <w:rsid w:val="00982D30"/>
    <w:rsid w:val="0099052F"/>
    <w:rsid w:val="00990B00"/>
    <w:rsid w:val="00992E8F"/>
    <w:rsid w:val="00993195"/>
    <w:rsid w:val="009932BF"/>
    <w:rsid w:val="0099376C"/>
    <w:rsid w:val="00993D85"/>
    <w:rsid w:val="00993F30"/>
    <w:rsid w:val="00995EB9"/>
    <w:rsid w:val="00996E9E"/>
    <w:rsid w:val="0099701D"/>
    <w:rsid w:val="00997A3F"/>
    <w:rsid w:val="009A0979"/>
    <w:rsid w:val="009A25C5"/>
    <w:rsid w:val="009A26A6"/>
    <w:rsid w:val="009A53CB"/>
    <w:rsid w:val="009B5E1D"/>
    <w:rsid w:val="009B702B"/>
    <w:rsid w:val="009C2ACB"/>
    <w:rsid w:val="009C3185"/>
    <w:rsid w:val="009C404C"/>
    <w:rsid w:val="009D086D"/>
    <w:rsid w:val="009D2D33"/>
    <w:rsid w:val="009D32B4"/>
    <w:rsid w:val="009D36F7"/>
    <w:rsid w:val="009D5335"/>
    <w:rsid w:val="009D6BC6"/>
    <w:rsid w:val="009D73F8"/>
    <w:rsid w:val="009D772E"/>
    <w:rsid w:val="009E3B5C"/>
    <w:rsid w:val="009E4144"/>
    <w:rsid w:val="009E536D"/>
    <w:rsid w:val="009F0869"/>
    <w:rsid w:val="009F45C9"/>
    <w:rsid w:val="009F47A0"/>
    <w:rsid w:val="009F4868"/>
    <w:rsid w:val="009F4A02"/>
    <w:rsid w:val="00A020E6"/>
    <w:rsid w:val="00A02E5E"/>
    <w:rsid w:val="00A0459C"/>
    <w:rsid w:val="00A05250"/>
    <w:rsid w:val="00A06443"/>
    <w:rsid w:val="00A06FFE"/>
    <w:rsid w:val="00A07C33"/>
    <w:rsid w:val="00A07F7B"/>
    <w:rsid w:val="00A17055"/>
    <w:rsid w:val="00A1729D"/>
    <w:rsid w:val="00A2275C"/>
    <w:rsid w:val="00A23172"/>
    <w:rsid w:val="00A25533"/>
    <w:rsid w:val="00A27E06"/>
    <w:rsid w:val="00A303C4"/>
    <w:rsid w:val="00A367D0"/>
    <w:rsid w:val="00A37696"/>
    <w:rsid w:val="00A40624"/>
    <w:rsid w:val="00A41AA2"/>
    <w:rsid w:val="00A44BA8"/>
    <w:rsid w:val="00A46775"/>
    <w:rsid w:val="00A47273"/>
    <w:rsid w:val="00A511C2"/>
    <w:rsid w:val="00A51228"/>
    <w:rsid w:val="00A524D0"/>
    <w:rsid w:val="00A530B9"/>
    <w:rsid w:val="00A53EA0"/>
    <w:rsid w:val="00A55EAE"/>
    <w:rsid w:val="00A5753F"/>
    <w:rsid w:val="00A6399B"/>
    <w:rsid w:val="00A63E27"/>
    <w:rsid w:val="00A6529B"/>
    <w:rsid w:val="00A71864"/>
    <w:rsid w:val="00A72038"/>
    <w:rsid w:val="00A72E30"/>
    <w:rsid w:val="00A753C4"/>
    <w:rsid w:val="00A76159"/>
    <w:rsid w:val="00A76338"/>
    <w:rsid w:val="00A77363"/>
    <w:rsid w:val="00A77E81"/>
    <w:rsid w:val="00A81DFE"/>
    <w:rsid w:val="00A82595"/>
    <w:rsid w:val="00A8343D"/>
    <w:rsid w:val="00A84BFB"/>
    <w:rsid w:val="00A8547D"/>
    <w:rsid w:val="00A86EF7"/>
    <w:rsid w:val="00A906F7"/>
    <w:rsid w:val="00A94113"/>
    <w:rsid w:val="00A9544D"/>
    <w:rsid w:val="00AA26FA"/>
    <w:rsid w:val="00AA3A4E"/>
    <w:rsid w:val="00AA6638"/>
    <w:rsid w:val="00AA7417"/>
    <w:rsid w:val="00AB22DD"/>
    <w:rsid w:val="00AB2949"/>
    <w:rsid w:val="00AB4BDE"/>
    <w:rsid w:val="00AC21D7"/>
    <w:rsid w:val="00AC2646"/>
    <w:rsid w:val="00AC769C"/>
    <w:rsid w:val="00AC7BFB"/>
    <w:rsid w:val="00AE1848"/>
    <w:rsid w:val="00AE384F"/>
    <w:rsid w:val="00AF0CE6"/>
    <w:rsid w:val="00AF0FAB"/>
    <w:rsid w:val="00AF1CD8"/>
    <w:rsid w:val="00AF1EE1"/>
    <w:rsid w:val="00AF42C1"/>
    <w:rsid w:val="00AF4421"/>
    <w:rsid w:val="00AF76E1"/>
    <w:rsid w:val="00B002D0"/>
    <w:rsid w:val="00B00CD6"/>
    <w:rsid w:val="00B02A5F"/>
    <w:rsid w:val="00B03A3D"/>
    <w:rsid w:val="00B041E1"/>
    <w:rsid w:val="00B07FC5"/>
    <w:rsid w:val="00B13554"/>
    <w:rsid w:val="00B136E5"/>
    <w:rsid w:val="00B1371B"/>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6A3"/>
    <w:rsid w:val="00B47E32"/>
    <w:rsid w:val="00B51519"/>
    <w:rsid w:val="00B52FE8"/>
    <w:rsid w:val="00B5470A"/>
    <w:rsid w:val="00B56F10"/>
    <w:rsid w:val="00B651B8"/>
    <w:rsid w:val="00B664E3"/>
    <w:rsid w:val="00B66FE9"/>
    <w:rsid w:val="00B732B7"/>
    <w:rsid w:val="00B745A5"/>
    <w:rsid w:val="00B751F7"/>
    <w:rsid w:val="00B757D6"/>
    <w:rsid w:val="00B76301"/>
    <w:rsid w:val="00B76DE8"/>
    <w:rsid w:val="00B76F2F"/>
    <w:rsid w:val="00B76F61"/>
    <w:rsid w:val="00B807E4"/>
    <w:rsid w:val="00B83FDA"/>
    <w:rsid w:val="00B844FA"/>
    <w:rsid w:val="00B86946"/>
    <w:rsid w:val="00B90442"/>
    <w:rsid w:val="00B91A13"/>
    <w:rsid w:val="00B93E27"/>
    <w:rsid w:val="00B97D5D"/>
    <w:rsid w:val="00BA075D"/>
    <w:rsid w:val="00BA0BC7"/>
    <w:rsid w:val="00BA0D9F"/>
    <w:rsid w:val="00BA2BFE"/>
    <w:rsid w:val="00BA3652"/>
    <w:rsid w:val="00BA5605"/>
    <w:rsid w:val="00BA7001"/>
    <w:rsid w:val="00BB37A1"/>
    <w:rsid w:val="00BB37F9"/>
    <w:rsid w:val="00BB7152"/>
    <w:rsid w:val="00BC1BB1"/>
    <w:rsid w:val="00BC341D"/>
    <w:rsid w:val="00BC34E7"/>
    <w:rsid w:val="00BC4710"/>
    <w:rsid w:val="00BC575F"/>
    <w:rsid w:val="00BC5EA2"/>
    <w:rsid w:val="00BC625C"/>
    <w:rsid w:val="00BC6687"/>
    <w:rsid w:val="00BC72AC"/>
    <w:rsid w:val="00BC780D"/>
    <w:rsid w:val="00BD3F89"/>
    <w:rsid w:val="00BD7E36"/>
    <w:rsid w:val="00BE04CF"/>
    <w:rsid w:val="00BE1489"/>
    <w:rsid w:val="00BE52C6"/>
    <w:rsid w:val="00BE59CA"/>
    <w:rsid w:val="00BE7983"/>
    <w:rsid w:val="00BF219C"/>
    <w:rsid w:val="00BF3F46"/>
    <w:rsid w:val="00BF42C5"/>
    <w:rsid w:val="00BF6217"/>
    <w:rsid w:val="00BF6A66"/>
    <w:rsid w:val="00BF720B"/>
    <w:rsid w:val="00C01D2C"/>
    <w:rsid w:val="00C064B6"/>
    <w:rsid w:val="00C0675E"/>
    <w:rsid w:val="00C10AA1"/>
    <w:rsid w:val="00C10C7F"/>
    <w:rsid w:val="00C120FE"/>
    <w:rsid w:val="00C12968"/>
    <w:rsid w:val="00C15D3D"/>
    <w:rsid w:val="00C16886"/>
    <w:rsid w:val="00C174DC"/>
    <w:rsid w:val="00C206C5"/>
    <w:rsid w:val="00C21C25"/>
    <w:rsid w:val="00C21D42"/>
    <w:rsid w:val="00C31C34"/>
    <w:rsid w:val="00C3480F"/>
    <w:rsid w:val="00C374BB"/>
    <w:rsid w:val="00C37F7A"/>
    <w:rsid w:val="00C468AA"/>
    <w:rsid w:val="00C5078A"/>
    <w:rsid w:val="00C53225"/>
    <w:rsid w:val="00C55203"/>
    <w:rsid w:val="00C607DA"/>
    <w:rsid w:val="00C62312"/>
    <w:rsid w:val="00C62A61"/>
    <w:rsid w:val="00C63A7A"/>
    <w:rsid w:val="00C63E7B"/>
    <w:rsid w:val="00C64662"/>
    <w:rsid w:val="00C64A62"/>
    <w:rsid w:val="00C702F9"/>
    <w:rsid w:val="00C71AA0"/>
    <w:rsid w:val="00C72142"/>
    <w:rsid w:val="00C76404"/>
    <w:rsid w:val="00C77F21"/>
    <w:rsid w:val="00C80A7F"/>
    <w:rsid w:val="00C80D55"/>
    <w:rsid w:val="00C820CB"/>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48E5"/>
    <w:rsid w:val="00CB568F"/>
    <w:rsid w:val="00CB678A"/>
    <w:rsid w:val="00CC10F4"/>
    <w:rsid w:val="00CC6DAB"/>
    <w:rsid w:val="00CC759C"/>
    <w:rsid w:val="00CD05C5"/>
    <w:rsid w:val="00CD0B13"/>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FCC"/>
    <w:rsid w:val="00D3242D"/>
    <w:rsid w:val="00D353B6"/>
    <w:rsid w:val="00D42494"/>
    <w:rsid w:val="00D4291E"/>
    <w:rsid w:val="00D473A2"/>
    <w:rsid w:val="00D57C5D"/>
    <w:rsid w:val="00D63515"/>
    <w:rsid w:val="00D671F3"/>
    <w:rsid w:val="00D723DF"/>
    <w:rsid w:val="00D72703"/>
    <w:rsid w:val="00D75621"/>
    <w:rsid w:val="00D75E04"/>
    <w:rsid w:val="00D811F8"/>
    <w:rsid w:val="00D9221E"/>
    <w:rsid w:val="00DA04AD"/>
    <w:rsid w:val="00DA3054"/>
    <w:rsid w:val="00DA363B"/>
    <w:rsid w:val="00DA3A96"/>
    <w:rsid w:val="00DA5A0C"/>
    <w:rsid w:val="00DA6AA6"/>
    <w:rsid w:val="00DA7ACC"/>
    <w:rsid w:val="00DB1AF9"/>
    <w:rsid w:val="00DB27C6"/>
    <w:rsid w:val="00DB6592"/>
    <w:rsid w:val="00DC09C9"/>
    <w:rsid w:val="00DC250D"/>
    <w:rsid w:val="00DC5564"/>
    <w:rsid w:val="00DD0E36"/>
    <w:rsid w:val="00DD2998"/>
    <w:rsid w:val="00DD2A31"/>
    <w:rsid w:val="00DD36AA"/>
    <w:rsid w:val="00DD677B"/>
    <w:rsid w:val="00DD71B7"/>
    <w:rsid w:val="00DD7D41"/>
    <w:rsid w:val="00DE2D35"/>
    <w:rsid w:val="00DE3390"/>
    <w:rsid w:val="00DF12B3"/>
    <w:rsid w:val="00DF19A7"/>
    <w:rsid w:val="00DF2D86"/>
    <w:rsid w:val="00DF2DEF"/>
    <w:rsid w:val="00DF4570"/>
    <w:rsid w:val="00DF729C"/>
    <w:rsid w:val="00E015A1"/>
    <w:rsid w:val="00E01F1C"/>
    <w:rsid w:val="00E042EC"/>
    <w:rsid w:val="00E05AE5"/>
    <w:rsid w:val="00E06353"/>
    <w:rsid w:val="00E07821"/>
    <w:rsid w:val="00E13A34"/>
    <w:rsid w:val="00E14AA4"/>
    <w:rsid w:val="00E152FD"/>
    <w:rsid w:val="00E16F22"/>
    <w:rsid w:val="00E16F8E"/>
    <w:rsid w:val="00E21FD0"/>
    <w:rsid w:val="00E22978"/>
    <w:rsid w:val="00E235E4"/>
    <w:rsid w:val="00E236B6"/>
    <w:rsid w:val="00E23A7C"/>
    <w:rsid w:val="00E24B79"/>
    <w:rsid w:val="00E25DAB"/>
    <w:rsid w:val="00E26B41"/>
    <w:rsid w:val="00E26BAE"/>
    <w:rsid w:val="00E309EE"/>
    <w:rsid w:val="00E30D08"/>
    <w:rsid w:val="00E35B02"/>
    <w:rsid w:val="00E37F85"/>
    <w:rsid w:val="00E44DE0"/>
    <w:rsid w:val="00E452BC"/>
    <w:rsid w:val="00E46B40"/>
    <w:rsid w:val="00E52203"/>
    <w:rsid w:val="00E522B4"/>
    <w:rsid w:val="00E53659"/>
    <w:rsid w:val="00E540B0"/>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2CB2"/>
    <w:rsid w:val="00EA3B3C"/>
    <w:rsid w:val="00EA75AC"/>
    <w:rsid w:val="00EA7B3C"/>
    <w:rsid w:val="00EB03CA"/>
    <w:rsid w:val="00EB151A"/>
    <w:rsid w:val="00EB30C6"/>
    <w:rsid w:val="00EB3FEF"/>
    <w:rsid w:val="00EB6ED6"/>
    <w:rsid w:val="00EB74D8"/>
    <w:rsid w:val="00EB7E6C"/>
    <w:rsid w:val="00EC2370"/>
    <w:rsid w:val="00ED2869"/>
    <w:rsid w:val="00ED29CA"/>
    <w:rsid w:val="00ED4695"/>
    <w:rsid w:val="00ED5438"/>
    <w:rsid w:val="00ED5DD5"/>
    <w:rsid w:val="00EE05DB"/>
    <w:rsid w:val="00EE17F7"/>
    <w:rsid w:val="00EE2626"/>
    <w:rsid w:val="00EE4AFB"/>
    <w:rsid w:val="00EE676B"/>
    <w:rsid w:val="00EE7E82"/>
    <w:rsid w:val="00EF027C"/>
    <w:rsid w:val="00EF55EB"/>
    <w:rsid w:val="00EF60B4"/>
    <w:rsid w:val="00EF75FD"/>
    <w:rsid w:val="00F015AC"/>
    <w:rsid w:val="00F02880"/>
    <w:rsid w:val="00F03022"/>
    <w:rsid w:val="00F032DC"/>
    <w:rsid w:val="00F0426D"/>
    <w:rsid w:val="00F04567"/>
    <w:rsid w:val="00F07D80"/>
    <w:rsid w:val="00F10F83"/>
    <w:rsid w:val="00F11E4B"/>
    <w:rsid w:val="00F1311E"/>
    <w:rsid w:val="00F1452B"/>
    <w:rsid w:val="00F1491E"/>
    <w:rsid w:val="00F1505D"/>
    <w:rsid w:val="00F20B40"/>
    <w:rsid w:val="00F24EB9"/>
    <w:rsid w:val="00F25077"/>
    <w:rsid w:val="00F26593"/>
    <w:rsid w:val="00F26B7E"/>
    <w:rsid w:val="00F32BAD"/>
    <w:rsid w:val="00F33716"/>
    <w:rsid w:val="00F35479"/>
    <w:rsid w:val="00F364B7"/>
    <w:rsid w:val="00F47E22"/>
    <w:rsid w:val="00F50DCD"/>
    <w:rsid w:val="00F50E33"/>
    <w:rsid w:val="00F51F26"/>
    <w:rsid w:val="00F53846"/>
    <w:rsid w:val="00F54563"/>
    <w:rsid w:val="00F60A74"/>
    <w:rsid w:val="00F61E15"/>
    <w:rsid w:val="00F62982"/>
    <w:rsid w:val="00F65D80"/>
    <w:rsid w:val="00F66DEB"/>
    <w:rsid w:val="00F66F41"/>
    <w:rsid w:val="00F705C1"/>
    <w:rsid w:val="00F71CDE"/>
    <w:rsid w:val="00F72B6A"/>
    <w:rsid w:val="00F749ED"/>
    <w:rsid w:val="00F7644F"/>
    <w:rsid w:val="00F81306"/>
    <w:rsid w:val="00F82622"/>
    <w:rsid w:val="00F83CC5"/>
    <w:rsid w:val="00F84F5C"/>
    <w:rsid w:val="00F9489F"/>
    <w:rsid w:val="00FA3142"/>
    <w:rsid w:val="00FA323C"/>
    <w:rsid w:val="00FA3913"/>
    <w:rsid w:val="00FA4510"/>
    <w:rsid w:val="00FA5A8D"/>
    <w:rsid w:val="00FA6176"/>
    <w:rsid w:val="00FB00FB"/>
    <w:rsid w:val="00FB4223"/>
    <w:rsid w:val="00FB5F4E"/>
    <w:rsid w:val="00FB69E7"/>
    <w:rsid w:val="00FC0059"/>
    <w:rsid w:val="00FC24F3"/>
    <w:rsid w:val="00FC26D9"/>
    <w:rsid w:val="00FC34CD"/>
    <w:rsid w:val="00FC367F"/>
    <w:rsid w:val="00FC6F34"/>
    <w:rsid w:val="00FD122D"/>
    <w:rsid w:val="00FD60EE"/>
    <w:rsid w:val="00FD7178"/>
    <w:rsid w:val="00FD7358"/>
    <w:rsid w:val="00FE00F2"/>
    <w:rsid w:val="00FE01CA"/>
    <w:rsid w:val="00FE1093"/>
    <w:rsid w:val="00FE18B5"/>
    <w:rsid w:val="00FE4BE2"/>
    <w:rsid w:val="00FE58BD"/>
    <w:rsid w:val="00FE7153"/>
    <w:rsid w:val="00FF1387"/>
    <w:rsid w:val="00FF13C5"/>
    <w:rsid w:val="00FF2D8C"/>
    <w:rsid w:val="00FF37F4"/>
    <w:rsid w:val="00FF4189"/>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 w:type="character" w:styleId="FollowedHyperlink">
    <w:name w:val="FollowedHyperlink"/>
    <w:basedOn w:val="DefaultParagraphFont"/>
    <w:uiPriority w:val="99"/>
    <w:semiHidden/>
    <w:unhideWhenUsed/>
    <w:rsid w:val="009D36F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github.com/b-jorges/AirDra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sf.io/8gxp7/" TargetMode="External"/><Relationship Id="rId25" Type="http://schemas.openxmlformats.org/officeDocument/2006/relationships/image" Target="media/image9.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jpeg"/><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image" Target="media/image7.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3.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4.xml><?xml version="1.0" encoding="utf-8"?>
<ds:datastoreItem xmlns:ds="http://schemas.openxmlformats.org/officeDocument/2006/customXml" ds:itemID="{D3563231-46BB-4B58-9FE0-1AD0F8E80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4</TotalTime>
  <Pages>23</Pages>
  <Words>23448</Words>
  <Characters>133659</Characters>
  <Application>Microsoft Office Word</Application>
  <DocSecurity>0</DocSecurity>
  <Lines>1113</Lines>
  <Paragraphs>3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49</cp:revision>
  <dcterms:created xsi:type="dcterms:W3CDTF">2020-05-13T01:09:00Z</dcterms:created>
  <dcterms:modified xsi:type="dcterms:W3CDTF">2020-05-1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